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74CF90" w14:textId="77777777" w:rsidR="00672E7C" w:rsidRPr="00B16401" w:rsidRDefault="00672E7C" w:rsidP="00891DBD">
      <w:pPr>
        <w:pStyle w:val="Heading2"/>
      </w:pPr>
    </w:p>
    <w:p w14:paraId="109FEF09" w14:textId="77777777" w:rsidR="009675E5" w:rsidRDefault="009675E5" w:rsidP="009675E5">
      <w:pPr>
        <w:pStyle w:val="Title"/>
      </w:pPr>
      <w:r w:rsidRPr="00C57A9A">
        <w:t>Screening for mental disorders in the police custody setting</w:t>
      </w:r>
    </w:p>
    <w:p w14:paraId="45BA2F1E" w14:textId="762B9EAC" w:rsidR="00672E7C" w:rsidRPr="00B16401" w:rsidRDefault="00672E7C" w:rsidP="00F37748">
      <w:pPr>
        <w:pStyle w:val="Heading1"/>
      </w:pPr>
      <w:r w:rsidRPr="00B16401">
        <w:t xml:space="preserve">Glossary of </w:t>
      </w:r>
      <w:r w:rsidR="005F23C7" w:rsidRPr="00B16401">
        <w:t>Screening tool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6374"/>
        <w:gridCol w:w="2642"/>
      </w:tblGrid>
      <w:tr w:rsidR="00DB2118" w:rsidRPr="00992296" w14:paraId="77AAA579" w14:textId="77777777" w:rsidTr="004433F6">
        <w:tc>
          <w:tcPr>
            <w:tcW w:w="3535" w:type="pct"/>
          </w:tcPr>
          <w:p w14:paraId="6AD1CD9F" w14:textId="68D14723" w:rsidR="00DB2118" w:rsidRPr="00992296" w:rsidRDefault="00DB2118" w:rsidP="00F37748">
            <w:pPr>
              <w:pStyle w:val="Heading2"/>
            </w:pPr>
            <w:r w:rsidRPr="00992296">
              <w:t>Screening tool</w:t>
            </w:r>
          </w:p>
        </w:tc>
        <w:tc>
          <w:tcPr>
            <w:tcW w:w="1465" w:type="pct"/>
          </w:tcPr>
          <w:p w14:paraId="0DCA31B2" w14:textId="71245DD0" w:rsidR="00DB2118" w:rsidRPr="00992296" w:rsidRDefault="00DB2118" w:rsidP="00F37748">
            <w:pPr>
              <w:pStyle w:val="Heading2"/>
            </w:pPr>
            <w:r w:rsidRPr="00992296">
              <w:t>Reference</w:t>
            </w:r>
          </w:p>
        </w:tc>
      </w:tr>
      <w:tr w:rsidR="00DB2118" w:rsidRPr="00992296" w14:paraId="149A2C90" w14:textId="77777777" w:rsidTr="004433F6">
        <w:tc>
          <w:tcPr>
            <w:tcW w:w="3535" w:type="pct"/>
          </w:tcPr>
          <w:p w14:paraId="58E5D3EC" w14:textId="20575646" w:rsidR="00DB2118" w:rsidRPr="00992296" w:rsidRDefault="00DB2118" w:rsidP="0051589C">
            <w:pPr>
              <w:rPr>
                <w:lang w:eastAsia="zh-CN"/>
              </w:rPr>
            </w:pPr>
            <w:r w:rsidRPr="00992296">
              <w:t xml:space="preserve">Adult ADHD Self-Report Scale (ASRS) </w:t>
            </w:r>
          </w:p>
        </w:tc>
        <w:tc>
          <w:tcPr>
            <w:tcW w:w="1465" w:type="pct"/>
          </w:tcPr>
          <w:p w14:paraId="03FFE073" w14:textId="11A04426" w:rsidR="00DB2118" w:rsidRPr="00992296" w:rsidRDefault="00DB2118" w:rsidP="0051589C">
            <w:r w:rsidRPr="00992296">
              <w:fldChar w:fldCharType="begin"/>
            </w:r>
            <w:r w:rsidRPr="00992296">
              <w:instrText xml:space="preserve"> ADDIN EN.CITE &lt;EndNote&gt;&lt;Cite&gt;&lt;Author&gt;Adler&lt;/Author&gt;&lt;Year&gt;2006&lt;/Year&gt;&lt;RecNum&gt;1663&lt;/RecNum&gt;&lt;DisplayText&gt;(Adler et al., 2006)&lt;/DisplayText&gt;&lt;record&gt;&lt;rec-number&gt;1663&lt;/rec-number&gt;&lt;foreign-keys&gt;&lt;key app="EN" db-id="txtspp29y0afvmede5wvzeekw9sxx2xxasdp" timestamp="1628253360"&gt;1663&lt;/key&gt;&lt;/foreign-keys&gt;&lt;ref-type name="Journal Article"&gt;17&lt;/ref-type&gt;&lt;contributors&gt;&lt;authors&gt;&lt;author&gt;Adler, L. A.&lt;/author&gt;&lt;author&gt;Spencer, T.&lt;/author&gt;&lt;author&gt;Faraone, S. V.&lt;/author&gt;&lt;author&gt;Kessler, R. C.&lt;/author&gt;&lt;author&gt;Howes, M. J.&lt;/author&gt;&lt;author&gt;Biederman, J.&lt;/author&gt;&lt;author&gt;Secnik, K.&lt;/author&gt;&lt;/authors&gt;&lt;/contributors&gt;&lt;auth-address&gt;Department of Psychiatry and Neurology, Adult ADHD Program, NYU School of Medicine, New York, NY 10016, USA. lenard.adler@med.nyu.edu&lt;/auth-address&gt;&lt;titles&gt;&lt;title&gt;Validity of pilot Adult ADHD Self- Report Scale (ASRS) to Rate Adult ADHD symptoms&lt;/title&gt;&lt;secondary-title&gt;Ann Clin Psychiatry&lt;/secondary-title&gt;&lt;/titles&gt;&lt;periodical&gt;&lt;full-title&gt;Ann Clin Psychiatry&lt;/full-title&gt;&lt;/periodical&gt;&lt;pages&gt;145-8&lt;/pages&gt;&lt;volume&gt;18&lt;/volume&gt;&lt;number&gt;3&lt;/number&gt;&lt;edition&gt;2006/08/23&lt;/edition&gt;&lt;keywords&gt;&lt;keyword&gt;Adult&lt;/keyword&gt;&lt;keyword&gt;Attention Deficit Disorder with Hyperactivity/*diagnosis/psychology&lt;/keyword&gt;&lt;keyword&gt;Female&lt;/keyword&gt;&lt;keyword&gt;Humans&lt;/keyword&gt;&lt;keyword&gt;Male&lt;/keyword&gt;&lt;keyword&gt;Middle Aged&lt;/keyword&gt;&lt;keyword&gt;Observer Variation&lt;/keyword&gt;&lt;keyword&gt;Personality Assessment/statistics &amp;amp; numerical data&lt;/keyword&gt;&lt;keyword&gt;Personality Inventory/*statistics &amp;amp; numerical data&lt;/keyword&gt;&lt;keyword&gt;Pilot Projects&lt;/keyword&gt;&lt;keyword&gt;Psychometrics/statistics &amp;amp; numerical data&lt;/keyword&gt;&lt;keyword&gt;Reproducibility of Results&lt;/keyword&gt;&lt;keyword&gt;Surveys and Questionnaires&lt;/keyword&gt;&lt;/keywords&gt;&lt;dates&gt;&lt;year&gt;2006&lt;/year&gt;&lt;pub-dates&gt;&lt;date&gt;Jul-Sep&lt;/date&gt;&lt;/pub-dates&gt;&lt;/dates&gt;&lt;isbn&gt;1040-1237 (Print)&amp;#xD;1040-1237&lt;/isbn&gt;&lt;accession-num&gt;16923651&lt;/accession-num&gt;&lt;urls&gt;&lt;/urls&gt;&lt;electronic-resource-num&gt;10.1080/10401230600801077&lt;/electronic-resource-num&gt;&lt;remote-database-provider&gt;NLM&lt;/remote-database-provider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Adler et al., 2006)</w:t>
            </w:r>
            <w:r w:rsidRPr="00992296">
              <w:fldChar w:fldCharType="end"/>
            </w:r>
          </w:p>
        </w:tc>
      </w:tr>
      <w:tr w:rsidR="00DB2118" w:rsidRPr="00992296" w14:paraId="2E7458C0" w14:textId="77777777" w:rsidTr="004433F6">
        <w:tc>
          <w:tcPr>
            <w:tcW w:w="3535" w:type="pct"/>
          </w:tcPr>
          <w:p w14:paraId="55DAFAD6" w14:textId="01DC3808" w:rsidR="00DB2118" w:rsidRPr="00992296" w:rsidRDefault="00DB2118" w:rsidP="00DB2118">
            <w:r w:rsidRPr="00992296">
              <w:t xml:space="preserve">Alcohol Use Disorders Identification Test (AUDIT) </w:t>
            </w:r>
          </w:p>
        </w:tc>
        <w:tc>
          <w:tcPr>
            <w:tcW w:w="1465" w:type="pct"/>
          </w:tcPr>
          <w:p w14:paraId="4CD5B8DC" w14:textId="0872C225" w:rsidR="00DB2118" w:rsidRPr="00992296" w:rsidRDefault="00DB2118" w:rsidP="00DB2118">
            <w:r w:rsidRPr="00992296">
              <w:fldChar w:fldCharType="begin"/>
            </w:r>
            <w:r w:rsidRPr="00992296">
              <w:instrText xml:space="preserve"> ADDIN EN.CITE &lt;EndNote&gt;&lt;Cite&gt;&lt;Author&gt;Saunders&lt;/Author&gt;&lt;Year&gt;1993&lt;/Year&gt;&lt;RecNum&gt;324&lt;/RecNum&gt;&lt;DisplayText&gt;(Saunders et al., 1993)&lt;/DisplayText&gt;&lt;record&gt;&lt;rec-number&gt;324&lt;/rec-number&gt;&lt;foreign-keys&gt;&lt;key app="EN" db-id="txtspp29y0afvmede5wvzeekw9sxx2xxasdp" timestamp="1367595509"&gt;324&lt;/key&gt;&lt;/foreign-keys&gt;&lt;ref-type name="Journal Article"&gt;17&lt;/ref-type&gt;&lt;contributors&gt;&lt;authors&gt;&lt;author&gt;Saunders, J. B.&lt;/author&gt;&lt;author&gt;Aasland, O. G.&lt;/author&gt;&lt;author&gt;Babor, T. F.&lt;/author&gt;&lt;author&gt;de la Fuente, J. R.&lt;/author&gt;&lt;author&gt;Grant, M.&lt;/author&gt;&lt;/authors&gt;&lt;/contributors&gt;&lt;auth-address&gt;Centre for Drug and Alcohol Studies, Royal Prince Alfred Hospital, Sydney, Australia.&lt;/auth-address&gt;&lt;titles&gt;&lt;title&gt;Development of the Alcohol Use Disorders Identification Test (AUDIT): WHO Collaborative Project on Early Detection of Persons with Harmful Alcohol Consumption--II&lt;/title&gt;&lt;secondary-title&gt;Addiction&lt;/secondary-title&gt;&lt;/titles&gt;&lt;periodical&gt;&lt;full-title&gt;Addiction&lt;/full-title&gt;&lt;abbr-1&gt;Addiction&lt;/abbr-1&gt;&lt;/periodical&gt;&lt;pages&gt;791-804&lt;/pages&gt;&lt;volume&gt;88&lt;/volume&gt;&lt;number&gt;6&lt;/number&gt;&lt;edition&gt;1993/06/01&lt;/edition&gt;&lt;keywords&gt;&lt;keyword&gt;Alcoholism/classification/genetics/*prevention &amp;amp; control&lt;/keyword&gt;&lt;keyword&gt;*Cross-Cultural Comparison&lt;/keyword&gt;&lt;keyword&gt;Humans&lt;/keyword&gt;&lt;keyword&gt;*Mass Screening&lt;/keyword&gt;&lt;keyword&gt;Personality Assessment/statistics &amp;amp; numerical data&lt;/keyword&gt;&lt;keyword&gt;Psychometrics&lt;/keyword&gt;&lt;keyword&gt;Reference Standards&lt;/keyword&gt;&lt;keyword&gt;Risk Factors&lt;/keyword&gt;&lt;keyword&gt;*World Health Organization&lt;/keyword&gt;&lt;/keywords&gt;&lt;dates&gt;&lt;year&gt;1993&lt;/year&gt;&lt;pub-dates&gt;&lt;date&gt;Jun&lt;/date&gt;&lt;/pub-dates&gt;&lt;/dates&gt;&lt;isbn&gt;0965-2140 (Print)&amp;#xD;0965-2140 (Linking)&lt;/isbn&gt;&lt;accession-num&gt;8329970&lt;/accession-num&gt;&lt;work-type&gt;Comparative Study&lt;/work-type&gt;&lt;urls&gt;&lt;related-urls&gt;&lt;url&gt;http://www.ncbi.nlm.nih.gov/pubmed/8329970&lt;/url&gt;&lt;/related-urls&gt;&lt;/urls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Saunders et al., 1993)</w:t>
            </w:r>
            <w:r w:rsidRPr="00992296">
              <w:fldChar w:fldCharType="end"/>
            </w:r>
          </w:p>
        </w:tc>
      </w:tr>
      <w:tr w:rsidR="00DB2118" w:rsidRPr="00992296" w14:paraId="4A1C0C7B" w14:textId="77777777" w:rsidTr="004433F6">
        <w:tc>
          <w:tcPr>
            <w:tcW w:w="3535" w:type="pct"/>
          </w:tcPr>
          <w:p w14:paraId="47095211" w14:textId="7798698F" w:rsidR="00DB2118" w:rsidRPr="00992296" w:rsidRDefault="00DB2118" w:rsidP="00DB2118">
            <w:r w:rsidRPr="00992296">
              <w:t>Alert, Voice, Pain, Unresponsive</w:t>
            </w:r>
            <w:r w:rsidRPr="00992296">
              <w:t xml:space="preserve"> (</w:t>
            </w:r>
            <w:r w:rsidRPr="00992296">
              <w:t>AVPU</w:t>
            </w:r>
            <w:r w:rsidRPr="00992296">
              <w:t>)</w:t>
            </w:r>
            <w:r w:rsidRPr="00992296">
              <w:t xml:space="preserve"> scale </w:t>
            </w:r>
          </w:p>
        </w:tc>
        <w:tc>
          <w:tcPr>
            <w:tcW w:w="1465" w:type="pct"/>
          </w:tcPr>
          <w:p w14:paraId="4B9E2779" w14:textId="52327E14" w:rsidR="00DB2118" w:rsidRPr="00992296" w:rsidRDefault="00DB2118" w:rsidP="00DB2118">
            <w:r w:rsidRPr="00992296">
              <w:fldChar w:fldCharType="begin"/>
            </w:r>
            <w:r w:rsidRPr="00992296">
              <w:instrText xml:space="preserve"> ADDIN EN.CITE &lt;EndNote&gt;&lt;Cite&gt;&lt;Author&gt;Kelly&lt;/Author&gt;&lt;Year&gt;2004&lt;/Year&gt;&lt;RecNum&gt;554&lt;/RecNum&gt;&lt;DisplayText&gt;(Kelly et al., 2004)&lt;/DisplayText&gt;&lt;record&gt;&lt;rec-number&gt;554&lt;/rec-number&gt;&lt;foreign-keys&gt;&lt;key app="EN" db-id="txtspp29y0afvmede5wvzeekw9sxx2xxasdp" timestamp="1389133871"&gt;554&lt;/key&gt;&lt;/foreign-keys&gt;&lt;ref-type name="Journal Article"&gt;17&lt;/ref-type&gt;&lt;contributors&gt;&lt;authors&gt;&lt;author&gt;Kelly, C. A.&lt;/author&gt;&lt;author&gt;Upex, A.&lt;/author&gt;&lt;author&gt;Bateman, D. N.&lt;/author&gt;&lt;/authors&gt;&lt;/contributors&gt;&lt;auth-address&gt;Kelly, CA&amp;#xD;Scottish Poisons Informat Bur, Royal Infirm, Little France Crescent, Edinburgh EH16 4SA, Midlothian, Scotland&amp;#xD;Scottish Poisons Informat Bur, Royal Infirm, Little France Crescent, Edinburgh EH16 4SA, Midlothian, Scotland&amp;#xD;Scottish Poisons Informat Bur, Royal Infirm, Edinburgh EH16 4SA, Midlothian, Scotland&lt;/auth-address&gt;&lt;titles&gt;&lt;title&gt;Comparison of consciousness level assessment in the poisoned patient using the alert/verbal/painful/unresponsive scale and the Glasgow Coma Scale&lt;/title&gt;&lt;secondary-title&gt;Annals of Emergency Medicine&lt;/secondary-title&gt;&lt;alt-title&gt;Ann Emerg Med&lt;/alt-title&gt;&lt;/titles&gt;&lt;periodical&gt;&lt;full-title&gt;Annals of Emergency Medicine&lt;/full-title&gt;&lt;abbr-1&gt;Ann Emerg Med&lt;/abbr-1&gt;&lt;/periodical&gt;&lt;alt-periodical&gt;&lt;full-title&gt;Annals of Emergency Medicine&lt;/full-title&gt;&lt;abbr-1&gt;Ann Emerg Med&lt;/abbr-1&gt;&lt;/alt-periodical&gt;&lt;pages&gt;108-113&lt;/pages&gt;&lt;volume&gt;44&lt;/volume&gt;&lt;number&gt;2&lt;/number&gt;&lt;keywords&gt;&lt;keyword&gt;reflex&lt;/keyword&gt;&lt;/keywords&gt;&lt;dates&gt;&lt;year&gt;2004&lt;/year&gt;&lt;pub-dates&gt;&lt;date&gt;Aug&lt;/date&gt;&lt;/pub-dates&gt;&lt;/dates&gt;&lt;isbn&gt;0196-0644&lt;/isbn&gt;&lt;accession-num&gt;ISI:000222975900003&lt;/accession-num&gt;&lt;urls&gt;&lt;related-urls&gt;&lt;url&gt;&amp;lt;Go to ISI&amp;gt;://000222975900003&lt;/url&gt;&lt;/related-urls&gt;&lt;/urls&gt;&lt;electronic-resource-num&gt;DOI 10.1016/j.annemergmed.2004.03.028&lt;/electronic-resource-num&gt;&lt;language&gt;English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Kelly et al., 2004)</w:t>
            </w:r>
            <w:r w:rsidRPr="00992296">
              <w:fldChar w:fldCharType="end"/>
            </w:r>
          </w:p>
        </w:tc>
      </w:tr>
      <w:tr w:rsidR="00DB2118" w:rsidRPr="00992296" w14:paraId="403F8179" w14:textId="77777777" w:rsidTr="004433F6">
        <w:tc>
          <w:tcPr>
            <w:tcW w:w="3535" w:type="pct"/>
          </w:tcPr>
          <w:p w14:paraId="7C5880AC" w14:textId="63D5F825" w:rsidR="00DB2118" w:rsidRPr="00992296" w:rsidRDefault="00DB2118" w:rsidP="00DB2118">
            <w:r w:rsidRPr="00992296">
              <w:t xml:space="preserve">Autism Spectrum Quotient (AQ10) </w:t>
            </w:r>
          </w:p>
        </w:tc>
        <w:tc>
          <w:tcPr>
            <w:tcW w:w="1465" w:type="pct"/>
          </w:tcPr>
          <w:p w14:paraId="6A4D421D" w14:textId="16855C80" w:rsidR="00DB2118" w:rsidRPr="00992296" w:rsidRDefault="00DB2118" w:rsidP="00DB2118">
            <w:r w:rsidRPr="00992296">
              <w:fldChar w:fldCharType="begin">
                <w:fldData xml:space="preserve">PEVuZE5vdGU+PENpdGU+PEF1dGhvcj5BbGxpc29uPC9BdXRob3I+PFllYXI+MjAxMjwvWWVhcj48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</w:fldData>
              </w:fldChar>
            </w:r>
            <w:r w:rsidRPr="00992296">
              <w:instrText xml:space="preserve"> ADDIN EN.CITE </w:instrText>
            </w:r>
            <w:r w:rsidRPr="00992296">
              <w:fldChar w:fldCharType="begin">
                <w:fldData xml:space="preserve">PEVuZE5vdGU+PENpdGU+PEF1dGhvcj5BbGxpc29uPC9BdXRob3I+PFllYXI+MjAxMjwvWWVhcj48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</w:fldData>
              </w:fldChar>
            </w:r>
            <w:r w:rsidRPr="00992296">
              <w:instrText xml:space="preserve"> ADDIN EN.CITE.DATA </w:instrText>
            </w:r>
            <w:r w:rsidRPr="00992296">
              <w:fldChar w:fldCharType="end"/>
            </w:r>
            <w:r w:rsidRPr="00992296">
              <w:fldChar w:fldCharType="separate"/>
            </w:r>
            <w:r w:rsidRPr="00992296">
              <w:rPr>
                <w:noProof/>
              </w:rPr>
              <w:t>(Allison et al., 2012)</w:t>
            </w:r>
            <w:r w:rsidRPr="00992296">
              <w:fldChar w:fldCharType="end"/>
            </w:r>
          </w:p>
        </w:tc>
      </w:tr>
      <w:tr w:rsidR="00DB2118" w:rsidRPr="00992296" w14:paraId="3C6CC1CB" w14:textId="77777777" w:rsidTr="004433F6">
        <w:tc>
          <w:tcPr>
            <w:tcW w:w="3535" w:type="pct"/>
          </w:tcPr>
          <w:p w14:paraId="501CF077" w14:textId="2C2E48CF" w:rsidR="00DB2118" w:rsidRPr="00992296" w:rsidRDefault="00DB2118" w:rsidP="00DB2118">
            <w:r w:rsidRPr="00992296">
              <w:t>Beck Scale for Suicidal Ideation (BSSI)</w:t>
            </w:r>
          </w:p>
        </w:tc>
        <w:tc>
          <w:tcPr>
            <w:tcW w:w="1465" w:type="pct"/>
          </w:tcPr>
          <w:p w14:paraId="0141E8D0" w14:textId="7FBC7A75" w:rsidR="00DB2118" w:rsidRPr="00992296" w:rsidRDefault="00DB2118" w:rsidP="00DB2118">
            <w:r w:rsidRPr="00992296">
              <w:fldChar w:fldCharType="begin"/>
            </w:r>
            <w:r w:rsidRPr="00992296">
              <w:instrText xml:space="preserve"> ADDIN EN.CITE &lt;EndNote&gt;&lt;Cite&gt;&lt;Author&gt;Beck&lt;/Author&gt;&lt;Year&gt;1993&lt;/Year&gt;&lt;RecNum&gt;230&lt;/RecNum&gt;&lt;DisplayText&gt;(Beck and Steer, 1993)&lt;/DisplayText&gt;&lt;record&gt;&lt;rec-number&gt;230&lt;/rec-number&gt;&lt;foreign-keys&gt;&lt;key app="EN" db-id="txtspp29y0afvmede5wvzeekw9sxx2xxasdp" timestamp="1311341342"&gt;230&lt;/key&gt;&lt;/foreign-keys&gt;&lt;ref-type name="Book"&gt;6&lt;/ref-type&gt;&lt;contributors&gt;&lt;authors&gt;&lt;author&gt;Beck, A. T.&lt;/author&gt;&lt;author&gt;Steer, R. A.&lt;/author&gt;&lt;/authors&gt;&lt;/contributors&gt;&lt;titles&gt;&lt;title&gt;Beck Scale For Suicide Ideation. Manual&lt;/title&gt;&lt;/titles&gt;&lt;dates&gt;&lt;year&gt;1993&lt;/year&gt;&lt;/dates&gt;&lt;pub-location&gt;San Antonio, Tx, USA&lt;/pub-location&gt;&lt;publisher&gt;Pearson&lt;/publisher&gt;&lt;urls&gt;&lt;/urls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Beck and Steer, 1993)</w:t>
            </w:r>
            <w:r w:rsidRPr="00992296">
              <w:fldChar w:fldCharType="end"/>
            </w:r>
          </w:p>
        </w:tc>
      </w:tr>
      <w:tr w:rsidR="00B04150" w:rsidRPr="00992296" w14:paraId="7215B184" w14:textId="77777777" w:rsidTr="004433F6">
        <w:tc>
          <w:tcPr>
            <w:tcW w:w="3535" w:type="pct"/>
          </w:tcPr>
          <w:p w14:paraId="64C94754" w14:textId="058C6B7B" w:rsidR="00B04150" w:rsidRPr="00992296" w:rsidRDefault="00B04150" w:rsidP="00B04150">
            <w:r w:rsidRPr="00992296">
              <w:rPr>
                <w:lang w:eastAsia="zh-CN"/>
              </w:rPr>
              <w:t xml:space="preserve">Brain injury screening index (BISI) </w:t>
            </w:r>
          </w:p>
        </w:tc>
        <w:tc>
          <w:tcPr>
            <w:tcW w:w="1465" w:type="pct"/>
          </w:tcPr>
          <w:p w14:paraId="18C253CD" w14:textId="77040700" w:rsidR="00B04150" w:rsidRPr="00992296" w:rsidRDefault="00B04150" w:rsidP="00B04150">
            <w:r w:rsidRPr="00992296">
              <w:rPr>
                <w:lang w:eastAsia="zh-CN"/>
              </w:rPr>
              <w:fldChar w:fldCharType="begin"/>
            </w:r>
            <w:r w:rsidRPr="00992296">
              <w:rPr>
                <w:lang w:eastAsia="zh-CN"/>
              </w:rPr>
              <w:instrText xml:space="preserve"> ADDIN EN.CITE &lt;EndNote&gt;&lt;Cite&gt;&lt;Author&gt;Ramos&lt;/Author&gt;&lt;Year&gt;2020&lt;/Year&gt;&lt;RecNum&gt;1686&lt;/RecNum&gt;&lt;DisplayText&gt;(Ramos et al., 2020)&lt;/DisplayText&gt;&lt;record&gt;&lt;rec-number&gt;1686&lt;/rec-number&gt;&lt;foreign-keys&gt;&lt;key app="EN" db-id="txtspp29y0afvmede5wvzeekw9sxx2xxasdp" timestamp="1633958018"&gt;1686&lt;/key&gt;&lt;/foreign-keys&gt;&lt;ref-type name="Journal Article"&gt;17&lt;/ref-type&gt;&lt;contributors&gt;&lt;authors&gt;&lt;author&gt;Ramos, Sara da Silva&lt;/author&gt;&lt;author&gt;Liddement, James&lt;/author&gt;&lt;author&gt;Addicott, Charlotte&lt;/author&gt;&lt;author&gt;Fortescue, Deborah&lt;/author&gt;&lt;author&gt;Oddy, Michael&lt;/author&gt;&lt;/authors&gt;&lt;/contributors&gt;&lt;titles&gt;&lt;title&gt;The development of the Brain Injury Screening Index (BISI): A self-report measure&lt;/title&gt;&lt;secondary-title&gt;Neuropsychological Rehabilitation&lt;/secondary-title&gt;&lt;/titles&gt;&lt;periodical&gt;&lt;full-title&gt;Neuropsychological Rehabilitation&lt;/full-title&gt;&lt;/periodical&gt;&lt;pages&gt;948-960&lt;/pages&gt;&lt;volume&gt;30&lt;/volume&gt;&lt;number&gt;5&lt;/number&gt;&lt;dates&gt;&lt;year&gt;2020&lt;/year&gt;&lt;pub-dates&gt;&lt;date&gt;2020/05/27&lt;/date&gt;&lt;/pub-dates&gt;&lt;/dates&gt;&lt;publisher&gt;Routledge&lt;/publisher&gt;&lt;isbn&gt;0960-2011&lt;/isbn&gt;&lt;urls&gt;&lt;related-urls&gt;&lt;url&gt;https://doi.org/10.1080/09602011.2018.1526692&lt;/url&gt;&lt;/related-urls&gt;&lt;/urls&gt;&lt;electronic-resource-num&gt;10.1080/09602011.2018.1526692&lt;/electronic-resource-num&gt;&lt;/record&gt;&lt;/Cite&gt;&lt;/EndNote&gt;</w:instrText>
            </w:r>
            <w:r w:rsidRPr="00992296">
              <w:rPr>
                <w:lang w:eastAsia="zh-CN"/>
              </w:rPr>
              <w:fldChar w:fldCharType="separate"/>
            </w:r>
            <w:r w:rsidRPr="00992296">
              <w:rPr>
                <w:noProof/>
                <w:lang w:eastAsia="zh-CN"/>
              </w:rPr>
              <w:t>(Ramos et al., 2020)</w:t>
            </w:r>
            <w:r w:rsidRPr="00992296">
              <w:rPr>
                <w:lang w:eastAsia="zh-CN"/>
              </w:rPr>
              <w:fldChar w:fldCharType="end"/>
            </w:r>
          </w:p>
        </w:tc>
      </w:tr>
      <w:tr w:rsidR="00B04150" w:rsidRPr="00992296" w14:paraId="05FFF41C" w14:textId="77777777" w:rsidTr="004433F6">
        <w:tc>
          <w:tcPr>
            <w:tcW w:w="3535" w:type="pct"/>
          </w:tcPr>
          <w:p w14:paraId="33536CC7" w14:textId="315F7691" w:rsidR="00B04150" w:rsidRPr="00992296" w:rsidRDefault="00B04150" w:rsidP="00B04150">
            <w:r w:rsidRPr="00992296">
              <w:rPr>
                <w:noProof/>
              </w:rPr>
              <w:t>Brief Jail Mental Health screen</w:t>
            </w:r>
            <w:r w:rsidRPr="00992296">
              <w:t xml:space="preserve"> (BJMH) </w:t>
            </w:r>
          </w:p>
        </w:tc>
        <w:tc>
          <w:tcPr>
            <w:tcW w:w="1465" w:type="pct"/>
          </w:tcPr>
          <w:p w14:paraId="2280D494" w14:textId="09B0869E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Steadman&lt;/Author&gt;&lt;Year&gt;2005&lt;/Year&gt;&lt;RecNum&gt;271&lt;/RecNum&gt;&lt;DisplayText&gt;(Steadman et al., 2005)&lt;/DisplayText&gt;&lt;record&gt;&lt;rec-number&gt;271&lt;/rec-number&gt;&lt;foreign-keys&gt;&lt;key app="EN" db-id="txtspp29y0afvmede5wvzeekw9sxx2xxasdp" timestamp="1317673262"&gt;271&lt;/key&gt;&lt;/foreign-keys&gt;&lt;ref-type name="Journal Article"&gt;17&lt;/ref-type&gt;&lt;contributors&gt;&lt;authors&gt;&lt;author&gt;Steadman, H. J.&lt;/author&gt;&lt;author&gt;Scott, J. E.&lt;/author&gt;&lt;author&gt;Osher, F.&lt;/author&gt;&lt;author&gt;Agnese, T. K.&lt;/author&gt;&lt;author&gt;Robbins, P. C.&lt;/author&gt;&lt;/authors&gt;&lt;/contributors&gt;&lt;auth-address&gt;Policy Research Associates, Inc., Delmar, New York 12054, USA. hsteadman@ prainc.com&lt;/auth-address&gt;&lt;titles&gt;&lt;title&gt;Validation of the brief jail mental health screen&lt;/title&gt;&lt;secondary-title&gt;Psychiatr Serv&lt;/secondary-title&gt;&lt;/titles&gt;&lt;periodical&gt;&lt;full-title&gt;Psychiatr Serv&lt;/full-title&gt;&lt;/periodical&gt;&lt;pages&gt;816-22&lt;/pages&gt;&lt;volume&gt;56&lt;/volume&gt;&lt;number&gt;7&lt;/number&gt;&lt;edition&gt;2005/07/16&lt;/edition&gt;&lt;keywords&gt;&lt;keyword&gt;Adult&lt;/keyword&gt;&lt;keyword&gt;Female&lt;/keyword&gt;&lt;keyword&gt;Humans&lt;/keyword&gt;&lt;keyword&gt;*Interview, Psychological&lt;/keyword&gt;&lt;keyword&gt;Male&lt;/keyword&gt;&lt;keyword&gt;Mass Screening/*methods&lt;/keyword&gt;&lt;keyword&gt;Mental Disorders/diagnosis/*epidemiology&lt;/keyword&gt;&lt;keyword&gt;Prisoners/*psychology/*statistics &amp;amp; numerical data&lt;/keyword&gt;&lt;keyword&gt;Referral and Consultation/statistics &amp;amp; numerical data&lt;/keyword&gt;&lt;keyword&gt;Reproducibility of Results&lt;/keyword&gt;&lt;keyword&gt;Sensitivity and Specificity&lt;/keyword&gt;&lt;keyword&gt;Severity of Illness Index&lt;/keyword&gt;&lt;/keywords&gt;&lt;dates&gt;&lt;year&gt;2005&lt;/year&gt;&lt;pub-dates&gt;&lt;date&gt;Jul&lt;/date&gt;&lt;/pub-dates&gt;&lt;/dates&gt;&lt;isbn&gt;1075-2730 (Print)&amp;#xD;1075-2730 (Linking)&lt;/isbn&gt;&lt;accession-num&gt;16020813&lt;/accession-num&gt;&lt;work-type&gt;Research Support, Non-U.S. Gov&amp;apos;t&amp;#xD;Validation Studies&lt;/work-type&gt;&lt;urls&gt;&lt;related-urls&gt;&lt;url&gt;http://www.ncbi.nlm.nih.gov/pubmed/16020813&lt;/url&gt;&lt;/related-urls&gt;&lt;/urls&gt;&lt;electronic-resource-num&gt;10.1176/appi.ps.56.7.816&lt;/electronic-resource-num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Steadman et al., 2005)</w:t>
            </w:r>
            <w:r w:rsidRPr="00992296">
              <w:fldChar w:fldCharType="end"/>
            </w:r>
          </w:p>
        </w:tc>
      </w:tr>
      <w:tr w:rsidR="00B04150" w:rsidRPr="00992296" w14:paraId="7C876B40" w14:textId="77777777" w:rsidTr="004433F6">
        <w:tc>
          <w:tcPr>
            <w:tcW w:w="3535" w:type="pct"/>
          </w:tcPr>
          <w:p w14:paraId="47448F58" w14:textId="6A1E66BC" w:rsidR="00B04150" w:rsidRPr="00992296" w:rsidRDefault="00B04150" w:rsidP="004433F6">
            <w:r w:rsidRPr="00992296">
              <w:t>Clinical Institute Withdrawal Assessment for Alcohol (CIWA-Ar) scale</w:t>
            </w:r>
          </w:p>
        </w:tc>
        <w:tc>
          <w:tcPr>
            <w:tcW w:w="1465" w:type="pct"/>
          </w:tcPr>
          <w:p w14:paraId="2C3BED26" w14:textId="0B5D8F53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Sullivan&lt;/Author&gt;&lt;Year&gt;1989&lt;/Year&gt;&lt;RecNum&gt;282&lt;/RecNum&gt;&lt;DisplayText&gt;(Sullivan et al., 1989)&lt;/DisplayText&gt;&lt;record&gt;&lt;rec-number&gt;282&lt;/rec-number&gt;&lt;foreign-keys&gt;&lt;key app="EN" db-id="zzv9vt00zxvtsgef90oxwxvzz0datfrts5zw" timestamp="1631285371"&gt;282&lt;/key&gt;&lt;/foreign-keys&gt;&lt;ref-type name="Journal Article"&gt;17&lt;/ref-type&gt;&lt;contributors&gt;&lt;authors&gt;&lt;author&gt;Sullivan, J. T.&lt;/author&gt;&lt;author&gt;Sykora, K.&lt;/author&gt;&lt;author&gt;Schneiderman, J.&lt;/author&gt;&lt;author&gt;Naranjo, C. A.&lt;/author&gt;&lt;author&gt;Sellers, E. M.&lt;/author&gt;&lt;/authors&gt;&lt;/contributors&gt;&lt;titles&gt;&lt;title&gt;Assessment of alcohol withdrawal: the revised clinical institute withdrawal assessment for alcohol scale (CIWA-Ar)&lt;/title&gt;&lt;secondary-title&gt;Br J Addict&lt;/secondary-title&gt;&lt;/titles&gt;&lt;periodical&gt;&lt;full-title&gt;Br J Addict&lt;/full-title&gt;&lt;/periodical&gt;&lt;pages&gt;1353-7&lt;/pages&gt;&lt;volume&gt;84&lt;/volume&gt;&lt;number&gt;11&lt;/number&gt;&lt;edition&gt;1989/11/01&lt;/edition&gt;&lt;keywords&gt;&lt;keyword&gt;Alcohol Withdrawal Delirium/*diagnosis&lt;/keyword&gt;&lt;keyword&gt;Alcoholism/*rehabilitation&lt;/keyword&gt;&lt;keyword&gt;Ethanol/*adverse effects&lt;/keyword&gt;&lt;keyword&gt;Humans&lt;/keyword&gt;&lt;keyword&gt;Psychoses, Alcoholic/*diagnosis&lt;/keyword&gt;&lt;keyword&gt;*Severity of Illness Index&lt;/keyword&gt;&lt;keyword&gt;Substance Withdrawal Syndrome/*diagnosis&lt;/keyword&gt;&lt;/keywords&gt;&lt;dates&gt;&lt;year&gt;1989&lt;/year&gt;&lt;pub-dates&gt;&lt;date&gt;Nov&lt;/date&gt;&lt;/pub-dates&gt;&lt;/dates&gt;&lt;isbn&gt;0952-0481 (Print)&amp;#xD;0952-0481&lt;/isbn&gt;&lt;accession-num&gt;2597811&lt;/accession-num&gt;&lt;urls&gt;&lt;/urls&gt;&lt;electronic-resource-num&gt;10.1111/j.1360-0443.1989.tb00737.x&lt;/electronic-resource-num&gt;&lt;remote-database-provider&gt;NLM&lt;/remote-database-provider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Sullivan et al., 1989)</w:t>
            </w:r>
            <w:r w:rsidRPr="00992296">
              <w:fldChar w:fldCharType="end"/>
            </w:r>
          </w:p>
        </w:tc>
      </w:tr>
      <w:tr w:rsidR="00B04150" w:rsidRPr="00992296" w14:paraId="328C5D73" w14:textId="77777777" w:rsidTr="004433F6">
        <w:tc>
          <w:tcPr>
            <w:tcW w:w="3535" w:type="pct"/>
          </w:tcPr>
          <w:p w14:paraId="4440264C" w14:textId="43A5D932" w:rsidR="00B04150" w:rsidRPr="00992296" w:rsidRDefault="00B04150" w:rsidP="00B04150">
            <w:r w:rsidRPr="00992296">
              <w:rPr>
                <w:noProof/>
              </w:rPr>
              <w:t>Clinician-Administered PTSD Scale</w:t>
            </w:r>
            <w:r w:rsidRPr="00992296">
              <w:t xml:space="preserve"> (CAPS)</w:t>
            </w:r>
          </w:p>
        </w:tc>
        <w:tc>
          <w:tcPr>
            <w:tcW w:w="1465" w:type="pct"/>
          </w:tcPr>
          <w:p w14:paraId="6C0A0F6B" w14:textId="36D3BB59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Blake&lt;/Author&gt;&lt;Year&gt;1995&lt;/Year&gt;&lt;RecNum&gt;1669&lt;/RecNum&gt;&lt;DisplayText&gt;(Blake et al., 1995)&lt;/DisplayText&gt;&lt;record&gt;&lt;rec-number&gt;1669&lt;/rec-number&gt;&lt;foreign-keys&gt;&lt;key app="EN" db-id="txtspp29y0afvmede5wvzeekw9sxx2xxasdp" timestamp="1631011181"&gt;1669&lt;/key&gt;&lt;/foreign-keys&gt;&lt;ref-type name="Journal Article"&gt;17&lt;/ref-type&gt;&lt;contributors&gt;&lt;authors&gt;&lt;author&gt;Blake, D. D.&lt;/author&gt;&lt;author&gt;Weathers, F. W.&lt;/author&gt;&lt;author&gt;Nagy, L. M.&lt;/author&gt;&lt;author&gt;Kaloupek, D. G.&lt;/author&gt;&lt;author&gt;Gusman, F. D.&lt;/author&gt;&lt;author&gt;Charney, D. S.&lt;/author&gt;&lt;author&gt;Keane, T. M.&lt;/author&gt;&lt;/authors&gt;&lt;/contributors&gt;&lt;auth-address&gt;Psychology Service, Boise VA Medical Center, ID 83702-4598.&lt;/auth-address&gt;&lt;titles&gt;&lt;title&gt;The development of a Clinician-Administered PTSD Scale&lt;/title&gt;&lt;secondary-title&gt;J Trauma Stress&lt;/secondary-title&gt;&lt;/titles&gt;&lt;periodical&gt;&lt;full-title&gt;J Trauma Stress&lt;/full-title&gt;&lt;/periodical&gt;&lt;pages&gt;75-90&lt;/pages&gt;&lt;volume&gt;8&lt;/volume&gt;&lt;number&gt;1&lt;/number&gt;&lt;edition&gt;1995/01/01&lt;/edition&gt;&lt;keywords&gt;&lt;keyword&gt;Humans&lt;/keyword&gt;&lt;keyword&gt;*Interview, Psychological&lt;/keyword&gt;&lt;keyword&gt;Personality Assessment/*statistics &amp;amp; numerical data&lt;/keyword&gt;&lt;keyword&gt;Psychometrics&lt;/keyword&gt;&lt;keyword&gt;Reproducibility of Results&lt;/keyword&gt;&lt;keyword&gt;Stress Disorders, Post-Traumatic/classification/*diagnosis/psychology&lt;/keyword&gt;&lt;/keywords&gt;&lt;dates&gt;&lt;year&gt;1995&lt;/year&gt;&lt;pub-dates&gt;&lt;date&gt;Jan&lt;/date&gt;&lt;/pub-dates&gt;&lt;/dates&gt;&lt;isbn&gt;0894-9867 (Print)&amp;#xD;0894-9867&lt;/isbn&gt;&lt;accession-num&gt;7712061&lt;/accession-num&gt;&lt;urls&gt;&lt;/urls&gt;&lt;electronic-resource-num&gt;10.1007/bf02105408&lt;/electronic-resource-num&gt;&lt;remote-database-provider&gt;NLM&lt;/remote-database-provider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Blake et al., 1995)</w:t>
            </w:r>
            <w:r w:rsidRPr="00992296">
              <w:fldChar w:fldCharType="end"/>
            </w:r>
          </w:p>
        </w:tc>
      </w:tr>
      <w:tr w:rsidR="00B04150" w:rsidRPr="00992296" w14:paraId="04C24D2E" w14:textId="77777777" w:rsidTr="004433F6">
        <w:tc>
          <w:tcPr>
            <w:tcW w:w="3535" w:type="pct"/>
          </w:tcPr>
          <w:p w14:paraId="6B323F55" w14:textId="37DA5EBE" w:rsidR="00B04150" w:rsidRPr="00992296" w:rsidRDefault="00B04150" w:rsidP="00B04150">
            <w:r w:rsidRPr="00992296">
              <w:t xml:space="preserve">Diagnostic Interview for ADHD in adults (DIVA) </w:t>
            </w:r>
          </w:p>
        </w:tc>
        <w:tc>
          <w:tcPr>
            <w:tcW w:w="1465" w:type="pct"/>
          </w:tcPr>
          <w:p w14:paraId="01B480EA" w14:textId="1B11F086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Kooij&lt;/Author&gt;&lt;Year&gt;2010&lt;/Year&gt;&lt;RecNum&gt;1662&lt;/RecNum&gt;&lt;DisplayText&gt;(Kooij and Francken, 2010)&lt;/DisplayText&gt;&lt;record&gt;&lt;rec-number&gt;1662&lt;/rec-number&gt;&lt;foreign-keys&gt;&lt;key app="EN" db-id="txtspp29y0afvmede5wvzeekw9sxx2xxasdp" timestamp="1628253230"&gt;1662&lt;/key&gt;&lt;/foreign-keys&gt;&lt;ref-type name="Report"&gt;27&lt;/ref-type&gt;&lt;contributors&gt;&lt;authors&gt;&lt;author&gt;Kooij, J. J.&lt;/author&gt;&lt;author&gt;Francken, M. H.&lt;/author&gt;&lt;/authors&gt;&lt;/contributors&gt;&lt;titles&gt;&lt;title&gt;Diagnostic Interview for ADHD in Adults&lt;/title&gt;&lt;/titles&gt;&lt;dates&gt;&lt;year&gt;2010&lt;/year&gt;&lt;/dates&gt;&lt;pub-location&gt;Den Haag, Netherlands&lt;/pub-location&gt;&lt;publisher&gt;DIVA Foundation&lt;/publisher&gt;&lt;urls&gt;&lt;related-urls&gt;&lt;url&gt;https://www.divacenter.eu/DIVA.aspx?id=461&lt;/url&gt;&lt;/related-urls&gt;&lt;/urls&gt;&lt;access-date&gt;6 July 2021&lt;/access-dat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Kooij and Francken, 2010)</w:t>
            </w:r>
            <w:r w:rsidRPr="00992296">
              <w:fldChar w:fldCharType="end"/>
            </w:r>
          </w:p>
        </w:tc>
      </w:tr>
      <w:tr w:rsidR="00B04150" w:rsidRPr="00992296" w14:paraId="6B34119C" w14:textId="77777777" w:rsidTr="004433F6">
        <w:tc>
          <w:tcPr>
            <w:tcW w:w="3535" w:type="pct"/>
          </w:tcPr>
          <w:p w14:paraId="726F27AF" w14:textId="373C5B09" w:rsidR="00B04150" w:rsidRPr="00992296" w:rsidRDefault="00B04150" w:rsidP="00B04150">
            <w:r w:rsidRPr="00992296">
              <w:t xml:space="preserve">Drug Use Disorders Identification Test (DUDIT) </w:t>
            </w:r>
          </w:p>
        </w:tc>
        <w:tc>
          <w:tcPr>
            <w:tcW w:w="1465" w:type="pct"/>
          </w:tcPr>
          <w:p w14:paraId="2D525E2F" w14:textId="217D3B38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Berman&lt;/Author&gt;&lt;Year&gt;2005&lt;/Year&gt;&lt;RecNum&gt;1676&lt;/RecNum&gt;&lt;DisplayText&gt;(Berman et al., 2005)&lt;/DisplayText&gt;&lt;record&gt;&lt;rec-number&gt;1676&lt;/rec-number&gt;&lt;foreign-keys&gt;&lt;key app="EN" db-id="txtspp29y0afvmede5wvzeekw9sxx2xxasdp" timestamp="1632149020"&gt;1676&lt;/key&gt;&lt;/foreign-keys&gt;&lt;ref-type name="Journal Article"&gt;17&lt;/ref-type&gt;&lt;contributors&gt;&lt;authors&gt;&lt;author&gt;Berman, A. H.&lt;/author&gt;&lt;author&gt;Bergman, H.&lt;/author&gt;&lt;author&gt;Palmstierna, T.&lt;/author&gt;&lt;author&gt;Schlyter, F.&lt;/author&gt;&lt;/authors&gt;&lt;/contributors&gt;&lt;titles&gt;&lt;title&gt;Evaluation of the Drug Use Disorders Identification Test (DUDIT) in Criminal Justice and Detoxification Settings and in a Swedish Population Sample&lt;/title&gt;&lt;secondary-title&gt;European Addiction Research&lt;/secondary-title&gt;&lt;/titles&gt;&lt;periodical&gt;&lt;full-title&gt;European Addiction Research&lt;/full-title&gt;&lt;/periodical&gt;&lt;pages&gt;22-31&lt;/pages&gt;&lt;volume&gt;11&lt;/volume&gt;&lt;number&gt;1&lt;/number&gt;&lt;dates&gt;&lt;year&gt;2005&lt;/year&gt;&lt;/dates&gt;&lt;isbn&gt;1022-6877&lt;/isbn&gt;&lt;urls&gt;&lt;related-urls&gt;&lt;url&gt;https://www.karger.com/DOI/10.1159/000081413&lt;/url&gt;&lt;/related-urls&gt;&lt;/urls&gt;&lt;electronic-resource-num&gt;10.1159/000081413&lt;/electronic-resource-num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Berman et al., 2005)</w:t>
            </w:r>
            <w:r w:rsidRPr="00992296">
              <w:fldChar w:fldCharType="end"/>
            </w:r>
          </w:p>
        </w:tc>
      </w:tr>
      <w:tr w:rsidR="00B04150" w:rsidRPr="00992296" w14:paraId="18733A41" w14:textId="77777777" w:rsidTr="004433F6">
        <w:tc>
          <w:tcPr>
            <w:tcW w:w="3535" w:type="pct"/>
          </w:tcPr>
          <w:p w14:paraId="0A215FC0" w14:textId="0190E2BF" w:rsidR="00B04150" w:rsidRPr="00992296" w:rsidRDefault="00B04150" w:rsidP="00B04150">
            <w:r w:rsidRPr="00992296">
              <w:t>Fast alcohol screening test (FAST)</w:t>
            </w:r>
          </w:p>
        </w:tc>
        <w:tc>
          <w:tcPr>
            <w:tcW w:w="1465" w:type="pct"/>
          </w:tcPr>
          <w:p w14:paraId="3D62F58F" w14:textId="2545833B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Hodgson&lt;/Author&gt;&lt;Year&gt;2002&lt;/Year&gt;&lt;RecNum&gt;1636&lt;/RecNum&gt;&lt;DisplayText&gt;(Hodgson et al., 2002)&lt;/DisplayText&gt;&lt;record&gt;&lt;rec-number&gt;1636&lt;/rec-number&gt;&lt;foreign-keys&gt;&lt;key app="EN" db-id="txtspp29y0afvmede5wvzeekw9sxx2xxasdp" timestamp="1624968481"&gt;1636&lt;/key&gt;&lt;/foreign-keys&gt;&lt;ref-type name="Journal Article"&gt;17&lt;/ref-type&gt;&lt;contributors&gt;&lt;authors&gt;&lt;author&gt;Hodgson, R.&lt;/author&gt;&lt;author&gt;Alwyn, T.&lt;/author&gt;&lt;author&gt;John, B.&lt;/author&gt;&lt;author&gt;Thom, B.&lt;/author&gt;&lt;author&gt;Smith, A.&lt;/author&gt;&lt;/authors&gt;&lt;/contributors&gt;&lt;titles&gt;&lt;title&gt;The FAST alcohol screening test&lt;/title&gt;&lt;secondary-title&gt;Alcohol and Alcoholism&lt;/secondary-title&gt;&lt;/titles&gt;&lt;periodical&gt;&lt;full-title&gt;Alcohol and Alcoholism&lt;/full-title&gt;&lt;abbr-1&gt;Alcohol Alcoholism&lt;/abbr-1&gt;&lt;/periodical&gt;&lt;pages&gt;61-66&lt;/pages&gt;&lt;volume&gt;37&lt;/volume&gt;&lt;number&gt;1&lt;/number&gt;&lt;dates&gt;&lt;year&gt;2002&lt;/year&gt;&lt;/dates&gt;&lt;isbn&gt;0735-0414&lt;/isbn&gt;&lt;urls&gt;&lt;related-urls&gt;&lt;url&gt;https://doi.org/10.1093/alcalc/37.1.61&lt;/url&gt;&lt;/related-urls&gt;&lt;/urls&gt;&lt;electronic-resource-num&gt;10.1093/alcalc/37.1.61&lt;/electronic-resource-num&gt;&lt;access-date&gt;6/29/2021&lt;/access-dat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Hodgson et al., 2002)</w:t>
            </w:r>
            <w:r w:rsidRPr="00992296">
              <w:fldChar w:fldCharType="end"/>
            </w:r>
          </w:p>
        </w:tc>
      </w:tr>
      <w:tr w:rsidR="00B04150" w:rsidRPr="00992296" w14:paraId="1A456FB9" w14:textId="77777777" w:rsidTr="004433F6">
        <w:tc>
          <w:tcPr>
            <w:tcW w:w="3535" w:type="pct"/>
          </w:tcPr>
          <w:p w14:paraId="5E69987B" w14:textId="787E4FE9" w:rsidR="00B04150" w:rsidRPr="00992296" w:rsidRDefault="00B04150" w:rsidP="00B04150">
            <w:r w:rsidRPr="00992296">
              <w:t xml:space="preserve">Glasgow Coma Scale (GCS) </w:t>
            </w:r>
          </w:p>
        </w:tc>
        <w:tc>
          <w:tcPr>
            <w:tcW w:w="1465" w:type="pct"/>
          </w:tcPr>
          <w:p w14:paraId="140B8DA3" w14:textId="77A94482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Stuke&lt;/Author&gt;&lt;Year&gt;2007&lt;/Year&gt;&lt;RecNum&gt;1682&lt;/RecNum&gt;&lt;DisplayText&gt;(Stuke et al., 2007)&lt;/DisplayText&gt;&lt;record&gt;&lt;rec-number&gt;1682&lt;/rec-number&gt;&lt;foreign-keys&gt;&lt;key app="EN" db-id="txtspp29y0afvmede5wvzeekw9sxx2xxasdp" timestamp="1633957384"&gt;1682&lt;/key&gt;&lt;/foreign-keys&gt;&lt;ref-type name="Journal Article"&gt;17&lt;/ref-type&gt;&lt;contributors&gt;&lt;authors&gt;&lt;author&gt;Stuke, L.&lt;/author&gt;&lt;author&gt;Diaz-Arrastia, R.&lt;/author&gt;&lt;author&gt;Gentilello, L. M.&lt;/author&gt;&lt;author&gt;Shafi, S.&lt;/author&gt;&lt;/authors&gt;&lt;/contributors&gt;&lt;auth-address&gt;Department of Surgery, Division of Burns, Trauma and Surgical Critical Care, University of Texas Southwestern Medical School, Dallas, TX 75390-9158, USA.&lt;/auth-address&gt;&lt;titles&gt;&lt;title&gt;Effect of alcohol on Glasgow Coma Scale in head-injured patients&lt;/title&gt;&lt;secondary-title&gt;Ann Surg&lt;/secondary-title&gt;&lt;/titles&gt;&lt;periodical&gt;&lt;full-title&gt;Ann Surg&lt;/full-title&gt;&lt;/periodical&gt;&lt;pages&gt;651-5&lt;/pages&gt;&lt;volume&gt;245&lt;/volume&gt;&lt;number&gt;4&lt;/number&gt;&lt;edition&gt;2007/04/07&lt;/edition&gt;&lt;keywords&gt;&lt;keyword&gt;Abbreviated Injury Scale&lt;/keyword&gt;&lt;keyword&gt;Adult&lt;/keyword&gt;&lt;keyword&gt;Alcoholic Intoxication/*epidemiology&lt;/keyword&gt;&lt;keyword&gt;Craniocerebral Trauma/*diagnosis/*epidemiology&lt;/keyword&gt;&lt;keyword&gt;Ethanol/blood&lt;/keyword&gt;&lt;keyword&gt;Female&lt;/keyword&gt;&lt;keyword&gt;*Glasgow Coma Scale&lt;/keyword&gt;&lt;keyword&gt;Humans&lt;/keyword&gt;&lt;keyword&gt;Male&lt;/keyword&gt;&lt;/keywords&gt;&lt;dates&gt;&lt;year&gt;2007&lt;/year&gt;&lt;pub-dates&gt;&lt;date&gt;Apr&lt;/date&gt;&lt;/pub-dates&gt;&lt;/dates&gt;&lt;isbn&gt;0003-4932 (Print)&amp;#xD;0003-4932 (Linking)&lt;/isbn&gt;&lt;accession-num&gt;17414616&lt;/accession-num&gt;&lt;urls&gt;&lt;related-urls&gt;&lt;url&gt;https://www.ncbi.nlm.nih.gov/pubmed/17414616&lt;/url&gt;&lt;/related-urls&gt;&lt;/urls&gt;&lt;custom2&gt;PMC1877033&lt;/custom2&gt;&lt;electronic-resource-num&gt;10.1097/01.sla.0000250413.41265.d3&lt;/electronic-resource-num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Stuke et al., 2007)</w:t>
            </w:r>
            <w:r w:rsidRPr="00992296">
              <w:fldChar w:fldCharType="end"/>
            </w:r>
          </w:p>
        </w:tc>
      </w:tr>
      <w:tr w:rsidR="00B04150" w:rsidRPr="00992296" w14:paraId="7284D5DF" w14:textId="77777777" w:rsidTr="004433F6">
        <w:tc>
          <w:tcPr>
            <w:tcW w:w="3535" w:type="pct"/>
          </w:tcPr>
          <w:p w14:paraId="78E5FA69" w14:textId="7937C588" w:rsidR="00B04150" w:rsidRPr="00992296" w:rsidRDefault="00B04150" w:rsidP="00B04150">
            <w:r w:rsidRPr="00992296">
              <w:t>Hayes Ability Screening Index (HASI)</w:t>
            </w:r>
          </w:p>
        </w:tc>
        <w:tc>
          <w:tcPr>
            <w:tcW w:w="1465" w:type="pct"/>
          </w:tcPr>
          <w:p w14:paraId="29C48090" w14:textId="3A0B6FE1" w:rsidR="00B04150" w:rsidRPr="00992296" w:rsidRDefault="00B04150" w:rsidP="00B04150">
            <w:r w:rsidRPr="00992296">
              <w:fldChar w:fldCharType="begin"/>
            </w:r>
            <w:r w:rsidRPr="00992296">
              <w:instrText xml:space="preserve"> ADDIN EN.CITE &lt;EndNote&gt;&lt;Cite&gt;&lt;Author&gt;Hayes&lt;/Author&gt;&lt;Year&gt;2002&lt;/Year&gt;&lt;RecNum&gt;280&lt;/RecNum&gt;&lt;DisplayText&gt;(Hayes, 2002)&lt;/DisplayText&gt;&lt;record&gt;&lt;rec-number&gt;280&lt;/rec-number&gt;&lt;foreign-keys&gt;&lt;key app="EN" db-id="txtspp29y0afvmede5wvzeekw9sxx2xxasdp" timestamp="1317739166"&gt;280&lt;/key&gt;&lt;/foreign-keys&gt;&lt;ref-type name="Journal Article"&gt;17&lt;/ref-type&gt;&lt;contributors&gt;&lt;authors&gt;&lt;author&gt;Hayes, S. C.&lt;/author&gt;&lt;/authors&gt;&lt;/contributors&gt;&lt;titles&gt;&lt;title&gt;Early intervention or early incarceration? Using a screening test for intellectual disability in the criminal justice system&lt;/title&gt;&lt;secondary-title&gt;Journal of Applied Research in Intellectual Disabilities&lt;/secondary-title&gt;&lt;/titles&gt;&lt;periodical&gt;&lt;full-title&gt;Journal of Applied Research in Intellectual Disabilities&lt;/full-title&gt;&lt;/periodical&gt;&lt;pages&gt;120-128&lt;/pages&gt;&lt;volume&gt;15&lt;/volume&gt;&lt;number&gt;2&lt;/number&gt;&lt;dates&gt;&lt;year&gt;2002&lt;/year&gt;&lt;/dates&gt;&lt;urls&gt;&lt;/urls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Hayes, 2002)</w:t>
            </w:r>
            <w:r w:rsidRPr="00992296">
              <w:fldChar w:fldCharType="end"/>
            </w:r>
          </w:p>
        </w:tc>
      </w:tr>
      <w:tr w:rsidR="002D674F" w:rsidRPr="00992296" w14:paraId="36F43B68" w14:textId="77777777" w:rsidTr="004433F6">
        <w:tc>
          <w:tcPr>
            <w:tcW w:w="3535" w:type="pct"/>
          </w:tcPr>
          <w:p w14:paraId="3626588D" w14:textId="524E4EE3" w:rsidR="002D674F" w:rsidRPr="00992296" w:rsidRDefault="002D674F" w:rsidP="002D674F">
            <w:r w:rsidRPr="00992296">
              <w:t xml:space="preserve">Jail Screening Assessment Tool (JSAT) </w:t>
            </w:r>
          </w:p>
        </w:tc>
        <w:tc>
          <w:tcPr>
            <w:tcW w:w="1465" w:type="pct"/>
          </w:tcPr>
          <w:p w14:paraId="781FF681" w14:textId="57F5B541" w:rsidR="002D674F" w:rsidRPr="00992296" w:rsidRDefault="002D674F" w:rsidP="002D674F">
            <w:r w:rsidRPr="00992296">
              <w:fldChar w:fldCharType="begin"/>
            </w:r>
            <w:r w:rsidRPr="00992296">
              <w:instrText xml:space="preserve"> ADDIN EN.CITE &lt;EndNote&gt;&lt;Cite&gt;&lt;Author&gt;Nicholls&lt;/Author&gt;&lt;Year&gt;2005&lt;/Year&gt;&lt;RecNum&gt;1295&lt;/RecNum&gt;&lt;DisplayText&gt;(Nicholls et al., 2005)&lt;/DisplayText&gt;&lt;record&gt;&lt;rec-number&gt;1295&lt;/rec-number&gt;&lt;foreign-keys&gt;&lt;key app="EN" db-id="txtspp29y0afvmede5wvzeekw9sxx2xxasdp" timestamp="1457716294"&gt;1295&lt;/key&gt;&lt;/foreign-keys&gt;&lt;ref-type name="Book"&gt;6&lt;/ref-type&gt;&lt;contributors&gt;&lt;authors&gt;&lt;author&gt;Nicholls, T.L.&lt;/author&gt;&lt;author&gt;Roesch, R.&lt;/author&gt;&lt;author&gt;Olley, M.C.&lt;/author&gt;&lt;author&gt;Ogloff, J.R.P.&lt;/author&gt;&lt;author&gt;Hemphill, J. F.&lt;/author&gt;&lt;/authors&gt;&lt;/contributors&gt;&lt;titles&gt;&lt;title&gt;Jail Screening Assessment tool (JSAT): Guidelines for mental health screening in jails&lt;/title&gt;&lt;/titles&gt;&lt;dates&gt;&lt;year&gt;2005&lt;/year&gt;&lt;/dates&gt;&lt;pub-location&gt;Burnaby, BC, Canada&lt;/pub-location&gt;&lt;publisher&gt;Simon Fraser University, Mental Health, Law, and Policy Institute&lt;/publisher&gt;&lt;urls&gt;&lt;/urls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Nicholls et al., 2005)</w:t>
            </w:r>
            <w:r w:rsidRPr="00992296">
              <w:fldChar w:fldCharType="end"/>
            </w:r>
          </w:p>
        </w:tc>
      </w:tr>
      <w:tr w:rsidR="00856872" w:rsidRPr="00992296" w14:paraId="0D3FD79C" w14:textId="77777777" w:rsidTr="004433F6">
        <w:tc>
          <w:tcPr>
            <w:tcW w:w="3535" w:type="pct"/>
          </w:tcPr>
          <w:p w14:paraId="2C02F78D" w14:textId="3913FBD9" w:rsidR="00856872" w:rsidRPr="00992296" w:rsidRDefault="00856872" w:rsidP="00856872">
            <w:r w:rsidRPr="00992296">
              <w:t xml:space="preserve">Learning </w:t>
            </w:r>
            <w:r w:rsidR="00992296" w:rsidRPr="00992296">
              <w:t>Disability</w:t>
            </w:r>
            <w:r w:rsidRPr="00992296">
              <w:t xml:space="preserve"> Screening Questionnaire (LDSQ)</w:t>
            </w:r>
          </w:p>
        </w:tc>
        <w:tc>
          <w:tcPr>
            <w:tcW w:w="1465" w:type="pct"/>
          </w:tcPr>
          <w:p w14:paraId="08DFAF19" w14:textId="01E1DDFC" w:rsidR="00856872" w:rsidRPr="00992296" w:rsidRDefault="00856872" w:rsidP="00856872">
            <w:r w:rsidRPr="00992296">
              <w:fldChar w:fldCharType="begin">
                <w:fldData xml:space="preserve">PEVuZE5vdGU+PENpdGUgQXV0aG9yWWVhcj0iMSI+PEF1dGhvcj5NY0tlbnppZTwvQXV0aG9yPjxZ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</w:fldData>
              </w:fldChar>
            </w:r>
            <w:r w:rsidRPr="00992296">
              <w:instrText xml:space="preserve"> ADDIN EN.CITE </w:instrText>
            </w:r>
            <w:r w:rsidRPr="00992296">
              <w:fldChar w:fldCharType="begin">
                <w:fldData xml:space="preserve">PEVuZE5vdGU+PENpdGUgQXV0aG9yWWVhcj0iMSI+PEF1dGhvcj5NY0tlbnppZTwvQXV0aG9yPjxZ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</w:fldData>
              </w:fldChar>
            </w:r>
            <w:r w:rsidRPr="00992296">
              <w:instrText xml:space="preserve"> ADDIN EN.CITE.DATA </w:instrText>
            </w:r>
            <w:r w:rsidRPr="00992296">
              <w:fldChar w:fldCharType="end"/>
            </w:r>
            <w:r w:rsidRPr="00992296">
              <w:fldChar w:fldCharType="separate"/>
            </w:r>
            <w:r w:rsidRPr="00992296">
              <w:rPr>
                <w:noProof/>
              </w:rPr>
              <w:t>McKenzie et al. (2012)</w:t>
            </w:r>
            <w:r w:rsidRPr="00992296">
              <w:fldChar w:fldCharType="end"/>
            </w:r>
            <w:r w:rsidRPr="00992296">
              <w:t xml:space="preserve"> </w:t>
            </w:r>
          </w:p>
        </w:tc>
      </w:tr>
      <w:tr w:rsidR="00856872" w:rsidRPr="00992296" w14:paraId="14581B98" w14:textId="77777777" w:rsidTr="004433F6">
        <w:tc>
          <w:tcPr>
            <w:tcW w:w="3535" w:type="pct"/>
          </w:tcPr>
          <w:p w14:paraId="70C73ADE" w14:textId="2014C465" w:rsidR="00856872" w:rsidRPr="00992296" w:rsidRDefault="00856872" w:rsidP="00856872">
            <w:r w:rsidRPr="00992296">
              <w:t xml:space="preserve">Mini International Neuropsychiatric Interview (MINI) </w:t>
            </w:r>
          </w:p>
        </w:tc>
        <w:tc>
          <w:tcPr>
            <w:tcW w:w="1465" w:type="pct"/>
          </w:tcPr>
          <w:p w14:paraId="262A495E" w14:textId="416C5583" w:rsidR="00856872" w:rsidRPr="00992296" w:rsidRDefault="00856872" w:rsidP="00856872">
            <w:r w:rsidRPr="00992296">
              <w:fldChar w:fldCharType="begin"/>
            </w:r>
            <w:r w:rsidRPr="00992296">
              <w:instrText xml:space="preserve"> ADDIN EN.CITE &lt;EndNote&gt;&lt;Cite&gt;&lt;Author&gt;Sheehan&lt;/Author&gt;&lt;Year&gt;2004&lt;/Year&gt;&lt;RecNum&gt;323&lt;/RecNum&gt;&lt;DisplayText&gt;(Sheehan et al., 2004)&lt;/DisplayText&gt;&lt;record&gt;&lt;rec-number&gt;323&lt;/rec-number&gt;&lt;foreign-keys&gt;&lt;key app="EN" db-id="txtspp29y0afvmede5wvzeekw9sxx2xxasdp" timestamp="1367593009"&gt;323&lt;/key&gt;&lt;/foreign-keys&gt;&lt;ref-type name="Book"&gt;6&lt;/ref-type&gt;&lt;contributors&gt;&lt;authors&gt;&lt;author&gt;Sheehan, D.&lt;/author&gt;&lt;author&gt;Janavs, J.&lt;/author&gt;&lt;author&gt;Baker, R.&lt;/author&gt;&lt;author&gt;Harnett-Sheehan, K.&lt;/author&gt;&lt;author&gt;Knapp, E.&lt;/author&gt;&lt;author&gt;Sheehan, M.&lt;/author&gt;&lt;author&gt;Lecrubier, Y.&lt;/author&gt;&lt;author&gt;Weiller, E.&lt;/author&gt;&lt;author&gt;Hergueta, T.&lt;/author&gt;&lt;author&gt;Amorim, P.&lt;/author&gt;&lt;author&gt;Bonora, L.I.&lt;/author&gt;&lt;author&gt;Lépine, J.P.&lt;/author&gt;&lt;/authors&gt;&lt;/contributors&gt;&lt;titles&gt;&lt;title&gt;Mini International Neuropsychiatric Interview (M.I.N.I.) English Version 5.0.0 DSM-IV&lt;/title&gt;&lt;/titles&gt;&lt;dates&gt;&lt;year&gt;2004&lt;/year&gt;&lt;/dates&gt;&lt;pub-location&gt;Tampa, FL, USA.&lt;/pub-location&gt;&lt;publisher&gt;Sheehan DV &amp;amp; Lecrubier Y&lt;/publisher&gt;&lt;urls&gt;&lt;/urls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Sheehan et al., 2004)</w:t>
            </w:r>
            <w:r w:rsidRPr="00992296">
              <w:fldChar w:fldCharType="end"/>
            </w:r>
          </w:p>
        </w:tc>
      </w:tr>
      <w:tr w:rsidR="00856872" w:rsidRPr="00992296" w14:paraId="2FA30F9F" w14:textId="77777777" w:rsidTr="004433F6">
        <w:tc>
          <w:tcPr>
            <w:tcW w:w="3535" w:type="pct"/>
          </w:tcPr>
          <w:p w14:paraId="1745BD4A" w14:textId="417BEC57" w:rsidR="00856872" w:rsidRPr="00992296" w:rsidRDefault="00856872" w:rsidP="00856872">
            <w:r w:rsidRPr="00992296">
              <w:rPr>
                <w:lang w:eastAsia="zh-CN"/>
              </w:rPr>
              <w:t>Mini-Mental State Examination (</w:t>
            </w:r>
            <w:r w:rsidRPr="00992296">
              <w:rPr>
                <w:lang w:eastAsia="zh-CN"/>
              </w:rPr>
              <w:t>MMSE</w:t>
            </w:r>
            <w:r w:rsidRPr="00992296">
              <w:rPr>
                <w:lang w:eastAsia="zh-CN"/>
              </w:rPr>
              <w:t>)</w:t>
            </w:r>
          </w:p>
        </w:tc>
        <w:tc>
          <w:tcPr>
            <w:tcW w:w="1465" w:type="pct"/>
          </w:tcPr>
          <w:p w14:paraId="697B6CD6" w14:textId="7BB87F26" w:rsidR="00856872" w:rsidRPr="00992296" w:rsidRDefault="00856872" w:rsidP="00856872">
            <w:r w:rsidRPr="00992296">
              <w:rPr>
                <w:lang w:eastAsia="zh-CN"/>
              </w:rPr>
              <w:fldChar w:fldCharType="begin">
                <w:fldData xml:space="preserve">PEVuZE5vdGU+PENpdGU+PEF1dGhvcj5Gb2xzdGVpbjwvQXV0aG9yPjxZZWFyPjE5NzU8L1llYXI+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</w:fldData>
              </w:fldChar>
            </w:r>
            <w:r w:rsidRPr="00992296">
              <w:rPr>
                <w:lang w:eastAsia="zh-CN"/>
              </w:rPr>
              <w:instrText xml:space="preserve"> ADDIN EN.CITE </w:instrText>
            </w:r>
            <w:r w:rsidRPr="00992296">
              <w:rPr>
                <w:lang w:eastAsia="zh-CN"/>
              </w:rPr>
              <w:fldChar w:fldCharType="begin">
                <w:fldData xml:space="preserve">PEVuZE5vdGU+PENpdGU+PEF1dGhvcj5Gb2xzdGVpbjwvQXV0aG9yPjxZZWFyPjE5NzU8L1llYXI+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</w:fldData>
              </w:fldChar>
            </w:r>
            <w:r w:rsidRPr="00992296">
              <w:rPr>
                <w:lang w:eastAsia="zh-CN"/>
              </w:rPr>
              <w:instrText xml:space="preserve"> ADDIN EN.CITE.DATA </w:instrText>
            </w:r>
            <w:r w:rsidRPr="00992296">
              <w:rPr>
                <w:lang w:eastAsia="zh-CN"/>
              </w:rPr>
            </w:r>
            <w:r w:rsidRPr="00992296">
              <w:rPr>
                <w:lang w:eastAsia="zh-CN"/>
              </w:rPr>
              <w:fldChar w:fldCharType="end"/>
            </w:r>
            <w:r w:rsidRPr="00992296">
              <w:rPr>
                <w:lang w:eastAsia="zh-CN"/>
              </w:rPr>
            </w:r>
            <w:r w:rsidRPr="00992296">
              <w:rPr>
                <w:lang w:eastAsia="zh-CN"/>
              </w:rPr>
              <w:fldChar w:fldCharType="separate"/>
            </w:r>
            <w:r w:rsidRPr="00992296">
              <w:rPr>
                <w:noProof/>
                <w:lang w:eastAsia="zh-CN"/>
              </w:rPr>
              <w:t>(Folstein et al., 1975)</w:t>
            </w:r>
            <w:r w:rsidRPr="00992296">
              <w:rPr>
                <w:lang w:eastAsia="zh-CN"/>
              </w:rPr>
              <w:fldChar w:fldCharType="end"/>
            </w:r>
            <w:r w:rsidRPr="00992296">
              <w:rPr>
                <w:lang w:eastAsia="zh-CN"/>
              </w:rPr>
              <w:t xml:space="preserve"> </w:t>
            </w:r>
          </w:p>
        </w:tc>
      </w:tr>
      <w:tr w:rsidR="00856872" w:rsidRPr="00992296" w14:paraId="315ABECB" w14:textId="77777777" w:rsidTr="004433F6">
        <w:tc>
          <w:tcPr>
            <w:tcW w:w="3535" w:type="pct"/>
          </w:tcPr>
          <w:p w14:paraId="1D9B1AC2" w14:textId="4EB177DE" w:rsidR="00856872" w:rsidRPr="00992296" w:rsidRDefault="00856872" w:rsidP="004433F6">
            <w:r w:rsidRPr="00992296">
              <w:rPr>
                <w:lang w:eastAsia="zh-CN"/>
              </w:rPr>
              <w:t>Ohio State University – Traumatic Brain Injury (OSU-TBI) interview schedule</w:t>
            </w:r>
          </w:p>
        </w:tc>
        <w:tc>
          <w:tcPr>
            <w:tcW w:w="1465" w:type="pct"/>
          </w:tcPr>
          <w:p w14:paraId="625E4FB4" w14:textId="464261E0" w:rsidR="00856872" w:rsidRPr="00992296" w:rsidRDefault="00856872" w:rsidP="00856872">
            <w:r w:rsidRPr="00992296">
              <w:rPr>
                <w:lang w:eastAsia="zh-CN"/>
              </w:rPr>
              <w:fldChar w:fldCharType="begin">
                <w:fldData xml:space="preserve">PEVuZE5vdGU+PENpdGU+PEF1dGhvcj5Cb2duZXI8L0F1dGhvcj48WWVhcj4yMDA5PC9ZZWFyPjxS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</w:fldData>
              </w:fldChar>
            </w:r>
            <w:r w:rsidRPr="00992296">
              <w:rPr>
                <w:lang w:eastAsia="zh-CN"/>
              </w:rPr>
              <w:instrText xml:space="preserve"> ADDIN EN.CITE </w:instrText>
            </w:r>
            <w:r w:rsidRPr="00992296">
              <w:rPr>
                <w:lang w:eastAsia="zh-CN"/>
              </w:rPr>
              <w:fldChar w:fldCharType="begin">
                <w:fldData xml:space="preserve">PEVuZE5vdGU+PENpdGU+PEF1dGhvcj5Cb2duZXI8L0F1dGhvcj48WWVhcj4yMDA5PC9ZZWFyPjxS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</w:fldData>
              </w:fldChar>
            </w:r>
            <w:r w:rsidRPr="00992296">
              <w:rPr>
                <w:lang w:eastAsia="zh-CN"/>
              </w:rPr>
              <w:instrText xml:space="preserve"> ADDIN EN.CITE.DATA </w:instrText>
            </w:r>
            <w:r w:rsidRPr="00992296">
              <w:rPr>
                <w:lang w:eastAsia="zh-CN"/>
              </w:rPr>
            </w:r>
            <w:r w:rsidRPr="00992296">
              <w:rPr>
                <w:lang w:eastAsia="zh-CN"/>
              </w:rPr>
              <w:fldChar w:fldCharType="end"/>
            </w:r>
            <w:r w:rsidRPr="00992296">
              <w:rPr>
                <w:lang w:eastAsia="zh-CN"/>
              </w:rPr>
            </w:r>
            <w:r w:rsidRPr="00992296">
              <w:rPr>
                <w:lang w:eastAsia="zh-CN"/>
              </w:rPr>
              <w:fldChar w:fldCharType="separate"/>
            </w:r>
            <w:r w:rsidRPr="00992296">
              <w:rPr>
                <w:noProof/>
                <w:lang w:eastAsia="zh-CN"/>
              </w:rPr>
              <w:t>(Bogner and Corrigan, 2009)</w:t>
            </w:r>
            <w:r w:rsidRPr="00992296">
              <w:rPr>
                <w:lang w:eastAsia="zh-CN"/>
              </w:rPr>
              <w:fldChar w:fldCharType="end"/>
            </w:r>
          </w:p>
        </w:tc>
      </w:tr>
      <w:tr w:rsidR="00856872" w:rsidRPr="00992296" w14:paraId="49FAD3C8" w14:textId="77777777" w:rsidTr="004433F6">
        <w:tc>
          <w:tcPr>
            <w:tcW w:w="3535" w:type="pct"/>
          </w:tcPr>
          <w:p w14:paraId="010FFD43" w14:textId="48F2F9D7" w:rsidR="00856872" w:rsidRPr="00992296" w:rsidRDefault="00856872" w:rsidP="00856872">
            <w:r w:rsidRPr="00992296">
              <w:t>RAPID</w:t>
            </w:r>
          </w:p>
        </w:tc>
        <w:tc>
          <w:tcPr>
            <w:tcW w:w="1465" w:type="pct"/>
          </w:tcPr>
          <w:p w14:paraId="5D73AC0F" w14:textId="5A16304F" w:rsidR="00856872" w:rsidRPr="00992296" w:rsidRDefault="00856872" w:rsidP="00856872">
            <w:r w:rsidRPr="00992296">
              <w:fldChar w:fldCharType="begin"/>
            </w:r>
            <w:r w:rsidRPr="00992296">
              <w:instrText xml:space="preserve"> ADDIN EN.CITE &lt;EndNote&gt;&lt;Cite&gt;&lt;Author&gt;Ali&lt;/Author&gt;&lt;Year&gt;2016&lt;/Year&gt;&lt;RecNum&gt;1360&lt;/RecNum&gt;&lt;DisplayText&gt;(Ali and Galloway, 2016)&lt;/DisplayText&gt;&lt;record&gt;&lt;rec-number&gt;1360&lt;/rec-number&gt;&lt;foreign-keys&gt;&lt;key app="EN" db-id="txtspp29y0afvmede5wvzeekw9sxx2xxasdp" timestamp="1529073157"&gt;1360&lt;/key&gt;&lt;/foreign-keys&gt;&lt;ref-type name="Journal Article"&gt;17&lt;/ref-type&gt;&lt;contributors&gt;&lt;authors&gt;&lt;author&gt;Ali, S.&lt;/author&gt;&lt;author&gt;Galloway, S.&lt;/author&gt;&lt;/authors&gt;&lt;/contributors&gt;&lt;auth-address&gt;Cent &amp;amp; North West London Fdn Trust, London, England&lt;/auth-address&gt;&lt;titles&gt;&lt;title&gt;Developing a screening tool for offenders with intellectual disabilities - the RAPID&lt;/title&gt;&lt;secondary-title&gt;Journal of Intellectual Disabilities and Offending Behaviour&lt;/secondary-title&gt;&lt;alt-title&gt;J Intellect Disabil&lt;/alt-title&gt;&lt;/titles&gt;&lt;periodical&gt;&lt;full-title&gt;Journal of Intellectual Disabilities and Offending Behaviour&lt;/full-title&gt;&lt;abbr-1&gt;J Intellect Disabil&lt;/abbr-1&gt;&lt;/periodical&gt;&lt;alt-periodical&gt;&lt;full-title&gt;Journal of Intellectual Disabilities and Offending Behaviour&lt;/full-title&gt;&lt;abbr-1&gt;J Intellect Disabil&lt;/abbr-1&gt;&lt;/alt-periodical&gt;&lt;pages&gt;161-170&lt;/pages&gt;&lt;volume&gt;7&lt;/volume&gt;&lt;number&gt;3&lt;/number&gt;&lt;keywords&gt;&lt;keyword&gt;assessment&lt;/keyword&gt;&lt;keyword&gt;intellectual disability&lt;/keyword&gt;&lt;keyword&gt;screening&lt;/keyword&gt;&lt;keyword&gt;learning disability&lt;/keyword&gt;&lt;keyword&gt;identification&lt;/keyword&gt;&lt;keyword&gt;criminal justice&lt;/keyword&gt;&lt;keyword&gt;criminal-justice system&lt;/keyword&gt;&lt;keyword&gt;learning-disability&lt;/keyword&gt;&lt;keyword&gt;norwegian version&lt;/keyword&gt;&lt;keyword&gt;police custody&lt;/keyword&gt;&lt;keyword&gt;validation&lt;/keyword&gt;&lt;keyword&gt;index&lt;/keyword&gt;&lt;/keywords&gt;&lt;dates&gt;&lt;year&gt;2016&lt;/year&gt;&lt;/dates&gt;&lt;isbn&gt;2050-8824&lt;/isbn&gt;&lt;accession-num&gt;WOS:000398663800007&lt;/accession-num&gt;&lt;urls&gt;&lt;related-urls&gt;&lt;url&gt;&amp;lt;Go to ISI&amp;gt;://WOS:000398663800007&lt;/url&gt;&lt;/related-urls&gt;&lt;/urls&gt;&lt;electronic-resource-num&gt;10.1108/Jidob-01-2015-0001&lt;/electronic-resource-num&gt;&lt;language&gt;English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Ali and Galloway, 2016)</w:t>
            </w:r>
            <w:r w:rsidRPr="00992296">
              <w:fldChar w:fldCharType="end"/>
            </w:r>
            <w:r w:rsidRPr="00992296">
              <w:t>,</w:t>
            </w:r>
          </w:p>
        </w:tc>
      </w:tr>
      <w:tr w:rsidR="00856872" w:rsidRPr="00992296" w14:paraId="3312C70F" w14:textId="77777777" w:rsidTr="004433F6">
        <w:tc>
          <w:tcPr>
            <w:tcW w:w="3535" w:type="pct"/>
          </w:tcPr>
          <w:p w14:paraId="61CEA0DA" w14:textId="40D2F30B" w:rsidR="00856872" w:rsidRPr="00992296" w:rsidRDefault="00856872" w:rsidP="004433F6">
            <w:r w:rsidRPr="00992296">
              <w:t xml:space="preserve">Structured Clinical </w:t>
            </w:r>
            <w:r w:rsidR="004433F6" w:rsidRPr="00992296">
              <w:t>Interview</w:t>
            </w:r>
            <w:r w:rsidRPr="00992296">
              <w:t xml:space="preserve"> for DSM (SCID) </w:t>
            </w:r>
          </w:p>
        </w:tc>
        <w:tc>
          <w:tcPr>
            <w:tcW w:w="1465" w:type="pct"/>
          </w:tcPr>
          <w:p w14:paraId="4EFDB358" w14:textId="001EC7B1" w:rsidR="00856872" w:rsidRPr="00992296" w:rsidRDefault="00856872" w:rsidP="00856872">
            <w:r w:rsidRPr="00992296">
              <w:fldChar w:fldCharType="begin"/>
            </w:r>
            <w:r w:rsidRPr="00992296">
              <w:instrText xml:space="preserve"> ADDIN EN.CITE &lt;EndNote&gt;&lt;Cite&gt;&lt;Author&gt;First&lt;/Author&gt;&lt;Year&gt;1996&lt;/Year&gt;&lt;RecNum&gt;1014&lt;/RecNum&gt;&lt;DisplayText&gt;(First et al., 1996)&lt;/DisplayText&gt;&lt;record&gt;&lt;rec-number&gt;1014&lt;/rec-number&gt;&lt;foreign-keys&gt;&lt;key app="EN" db-id="txtspp29y0afvmede5wvzeekw9sxx2xxasdp" timestamp="1394573109"&gt;1014&lt;/key&gt;&lt;/foreign-keys&gt;&lt;ref-type name="Book"&gt;6&lt;/ref-type&gt;&lt;contributors&gt;&lt;authors&gt;&lt;author&gt;First, M. B.&lt;/author&gt;&lt;author&gt;Spitzer, R. L.&lt;/author&gt;&lt;author&gt;Gibbon, M.&lt;/author&gt;&lt;author&gt;Williams, J. B. W.&lt;/author&gt;&lt;/authors&gt;&lt;/contributors&gt;&lt;titles&gt;&lt;title&gt;Structured Clinical Interview for Axis I and II DSM-IV Disorders–Patient Edition (SCID-IV/P)&lt;/title&gt;&lt;/titles&gt;&lt;dates&gt;&lt;year&gt;1996&lt;/year&gt;&lt;/dates&gt;&lt;pub-location&gt;New York, NY, USA&lt;/pub-location&gt;&lt;publisher&gt;New York State Psychiatric Institute, Biometrics Research Department&lt;/publisher&gt;&lt;urls&gt;&lt;/urls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First et al., 1996)</w:t>
            </w:r>
            <w:r w:rsidRPr="00992296">
              <w:fldChar w:fldCharType="end"/>
            </w:r>
          </w:p>
        </w:tc>
      </w:tr>
      <w:tr w:rsidR="00856872" w:rsidRPr="00992296" w14:paraId="02A5F2E2" w14:textId="77777777" w:rsidTr="004433F6">
        <w:tc>
          <w:tcPr>
            <w:tcW w:w="3535" w:type="pct"/>
          </w:tcPr>
          <w:p w14:paraId="73420029" w14:textId="308FFF0C" w:rsidR="00856872" w:rsidRPr="00992296" w:rsidRDefault="00856872" w:rsidP="00856872">
            <w:r w:rsidRPr="00992296">
              <w:t xml:space="preserve">TSQ-10 screening tool </w:t>
            </w:r>
          </w:p>
        </w:tc>
        <w:tc>
          <w:tcPr>
            <w:tcW w:w="1465" w:type="pct"/>
          </w:tcPr>
          <w:p w14:paraId="460D0ACC" w14:textId="379F838D" w:rsidR="00856872" w:rsidRPr="00992296" w:rsidRDefault="00856872" w:rsidP="00856872">
            <w:pPr>
              <w:rPr>
                <w:lang w:eastAsia="zh-CN"/>
              </w:rPr>
            </w:pPr>
            <w:r w:rsidRPr="00992296">
              <w:fldChar w:fldCharType="begin"/>
            </w:r>
            <w:r w:rsidRPr="00992296">
              <w:instrText xml:space="preserve"> ADDIN EN.CITE &lt;EndNote&gt;&lt;Cite&gt;&lt;Author&gt;Brewin&lt;/Author&gt;&lt;Year&gt;2002&lt;/Year&gt;&lt;RecNum&gt;1668&lt;/RecNum&gt;&lt;DisplayText&gt;(Brewin et al., 2002)&lt;/DisplayText&gt;&lt;record&gt;&lt;rec-number&gt;1668&lt;/rec-number&gt;&lt;foreign-keys&gt;&lt;key app="EN" db-id="txtspp29y0afvmede5wvzeekw9sxx2xxasdp" timestamp="1631010936"&gt;1668&lt;/key&gt;&lt;/foreign-keys&gt;&lt;ref-type name="Journal Article"&gt;17&lt;/ref-type&gt;&lt;contributors&gt;&lt;authors&gt;&lt;author&gt;Brewin, C. R.&lt;/author&gt;&lt;author&gt;Rose, S.&lt;/author&gt;&lt;author&gt;Andrews, B.&lt;/author&gt;&lt;author&gt;Green, J.&lt;/author&gt;&lt;author&gt;Tata, P.&lt;/author&gt;&lt;author&gt;McEvedy, C.&lt;/author&gt;&lt;author&gt;Turner, S.&lt;/author&gt;&lt;author&gt;Foa, E. B.&lt;/author&gt;&lt;/authors&gt;&lt;/contributors&gt;&lt;auth-address&gt;Subdepartment of Clinical Health Psychology, University College London, UK.&lt;/auth-address&gt;&lt;titles&gt;&lt;title&gt;Brief screening instrument for post-traumatic stress disorder&lt;/title&gt;&lt;secondary-title&gt;Br J Psychiatry&lt;/secondary-title&gt;&lt;/titles&gt;&lt;periodical&gt;&lt;full-title&gt;Br J Psychiatry&lt;/full-title&gt;&lt;/periodical&gt;&lt;pages&gt;158-62&lt;/pages&gt;&lt;volume&gt;181&lt;/volume&gt;&lt;edition&gt;2002/08/02&lt;/edition&gt;&lt;keywords&gt;&lt;keyword&gt;Accidents&lt;/keyword&gt;&lt;keyword&gt;Adult&lt;/keyword&gt;&lt;keyword&gt;Crime Victims&lt;/keyword&gt;&lt;keyword&gt;Female&lt;/keyword&gt;&lt;keyword&gt;Humans&lt;/keyword&gt;&lt;keyword&gt;Interview, Psychological&lt;/keyword&gt;&lt;keyword&gt;London&lt;/keyword&gt;&lt;keyword&gt;Male&lt;/keyword&gt;&lt;keyword&gt;Middle Aged&lt;/keyword&gt;&lt;keyword&gt;Railroads&lt;/keyword&gt;&lt;keyword&gt;Sensitivity and Specificity&lt;/keyword&gt;&lt;keyword&gt;Stress Disorders, Post-Traumatic/*diagnosis&lt;/keyword&gt;&lt;keyword&gt;Surveys and Questionnaires&lt;/keyword&gt;&lt;/keywords&gt;&lt;dates&gt;&lt;year&gt;2002&lt;/year&gt;&lt;pub-dates&gt;&lt;date&gt;Aug&lt;/date&gt;&lt;/pub-dates&gt;&lt;/dates&gt;&lt;isbn&gt;0007-1250 (Print)&amp;#xD;0007-1250&lt;/isbn&gt;&lt;accession-num&gt;12151288&lt;/accession-num&gt;&lt;urls&gt;&lt;/urls&gt;&lt;electronic-resource-num&gt;10.1017/s0007125000161896&lt;/electronic-resource-num&gt;&lt;remote-database-provider&gt;NLM&lt;/remote-database-provider&gt;&lt;language&gt;eng&lt;/language&gt;&lt;/record&gt;&lt;/Cite&gt;&lt;/EndNote&gt;</w:instrText>
            </w:r>
            <w:r w:rsidRPr="00992296">
              <w:fldChar w:fldCharType="separate"/>
            </w:r>
            <w:r w:rsidRPr="00992296">
              <w:rPr>
                <w:noProof/>
              </w:rPr>
              <w:t>(Brewin et al., 2002)</w:t>
            </w:r>
            <w:r w:rsidRPr="00992296">
              <w:fldChar w:fldCharType="end"/>
            </w:r>
            <w:r w:rsidRPr="00992296">
              <w:t xml:space="preserve">  </w:t>
            </w:r>
          </w:p>
        </w:tc>
      </w:tr>
    </w:tbl>
    <w:p w14:paraId="0246A69A" w14:textId="7AC8D9C4" w:rsidR="00A218E9" w:rsidRPr="00B16401" w:rsidRDefault="00F37748" w:rsidP="00906DBD">
      <w:pPr>
        <w:pStyle w:val="Heading1"/>
      </w:pPr>
      <w:r>
        <w:lastRenderedPageBreak/>
        <w:t>Bibliography</w:t>
      </w:r>
    </w:p>
    <w:p w14:paraId="3A0FD360" w14:textId="77777777" w:rsidR="00856872" w:rsidRPr="00856872" w:rsidRDefault="00A218E9" w:rsidP="00856872">
      <w:pPr>
        <w:pStyle w:val="EndNoteBibliography"/>
        <w:spacing w:after="0"/>
        <w:ind w:left="720" w:hanging="720"/>
      </w:pPr>
      <w:r w:rsidRPr="00B16401">
        <w:rPr>
          <w:lang w:val="en-GB"/>
        </w:rPr>
        <w:fldChar w:fldCharType="begin"/>
      </w:r>
      <w:r w:rsidRPr="00B16401">
        <w:rPr>
          <w:lang w:val="en-GB"/>
        </w:rPr>
        <w:instrText xml:space="preserve"> ADDIN EN.REFLIST </w:instrText>
      </w:r>
      <w:r w:rsidRPr="00B16401">
        <w:rPr>
          <w:lang w:val="en-GB"/>
        </w:rPr>
        <w:fldChar w:fldCharType="separate"/>
      </w:r>
      <w:r w:rsidR="00856872" w:rsidRPr="00856872">
        <w:t xml:space="preserve">ADLER, L. A., SPENCER, T., FARAONE, S. V., KESSLER, R. C., HOWES, M. J., BIEDERMAN, J. &amp; SECNIK, K. 2006. Validity of pilot Adult ADHD Self- Report Scale (ASRS) to Rate Adult ADHD symptoms. </w:t>
      </w:r>
      <w:r w:rsidR="00856872" w:rsidRPr="00856872">
        <w:rPr>
          <w:i/>
        </w:rPr>
        <w:t>Ann Clin Psychiatry,</w:t>
      </w:r>
      <w:r w:rsidR="00856872" w:rsidRPr="00856872">
        <w:t xml:space="preserve"> 18</w:t>
      </w:r>
      <w:r w:rsidR="00856872" w:rsidRPr="00856872">
        <w:rPr>
          <w:b/>
        </w:rPr>
        <w:t>,</w:t>
      </w:r>
      <w:r w:rsidR="00856872" w:rsidRPr="00856872">
        <w:t xml:space="preserve"> 145-8.</w:t>
      </w:r>
    </w:p>
    <w:p w14:paraId="3AF3373A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ALI, S. &amp; GALLOWAY, S. 2016. Developing a screening tool for offenders with intellectual disabilities - the RAPID. </w:t>
      </w:r>
      <w:r w:rsidRPr="00856872">
        <w:rPr>
          <w:i/>
        </w:rPr>
        <w:t>Journal of Intellectual Disabilities and Offending Behaviour,</w:t>
      </w:r>
      <w:r w:rsidRPr="00856872">
        <w:t xml:space="preserve"> 7</w:t>
      </w:r>
      <w:r w:rsidRPr="00856872">
        <w:rPr>
          <w:b/>
        </w:rPr>
        <w:t>,</w:t>
      </w:r>
      <w:r w:rsidRPr="00856872">
        <w:t xml:space="preserve"> 161-170.</w:t>
      </w:r>
    </w:p>
    <w:p w14:paraId="17293822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ALLISON, C., AUYEUNG, B. &amp; BARON-COHEN, S. 2012. Toward brief “Red Flags” for autism screening: The Short Autism Spectrum Quotient and the Short Quantitative Checklist for Autism in toddlers in 1,000 cases and 3,000 controls [corrected]. </w:t>
      </w:r>
      <w:r w:rsidRPr="00856872">
        <w:rPr>
          <w:i/>
        </w:rPr>
        <w:t>J Am Acad Child Adolesc Psychiatry,</w:t>
      </w:r>
      <w:r w:rsidRPr="00856872">
        <w:t xml:space="preserve"> 51</w:t>
      </w:r>
      <w:r w:rsidRPr="00856872">
        <w:rPr>
          <w:b/>
        </w:rPr>
        <w:t>,</w:t>
      </w:r>
      <w:r w:rsidRPr="00856872">
        <w:t xml:space="preserve"> 202-212.e7.</w:t>
      </w:r>
    </w:p>
    <w:p w14:paraId="7BE4A0D8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BECK, A. T. &amp; STEER, R. A. 1993. </w:t>
      </w:r>
      <w:r w:rsidRPr="00856872">
        <w:rPr>
          <w:i/>
        </w:rPr>
        <w:t xml:space="preserve">Beck Scale For Suicide Ideation. Manual, </w:t>
      </w:r>
      <w:r w:rsidRPr="00856872">
        <w:t>San Antonio, Tx, USA, Pearson.</w:t>
      </w:r>
    </w:p>
    <w:p w14:paraId="43A4F519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BERMAN, A. H., BERGMAN, H., PALMSTIERNA, T. &amp; SCHLYTER, F. 2005. Evaluation of the Drug Use Disorders Identification Test (DUDIT) in Criminal Justice and Detoxification Settings and in a Swedish Population Sample. </w:t>
      </w:r>
      <w:r w:rsidRPr="00856872">
        <w:rPr>
          <w:i/>
        </w:rPr>
        <w:t>European Addiction Research,</w:t>
      </w:r>
      <w:r w:rsidRPr="00856872">
        <w:t xml:space="preserve"> 11</w:t>
      </w:r>
      <w:r w:rsidRPr="00856872">
        <w:rPr>
          <w:b/>
        </w:rPr>
        <w:t>,</w:t>
      </w:r>
      <w:r w:rsidRPr="00856872">
        <w:t xml:space="preserve"> 22-31.</w:t>
      </w:r>
    </w:p>
    <w:p w14:paraId="187475AA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BLAKE, D. D., WEATHERS, F. W., NAGY, L. M., KALOUPEK, D. G., GUSMAN, F. D., CHARNEY, D. S. &amp; KEANE, T. M. 1995. The development of a Clinician-Administered PTSD Scale. </w:t>
      </w:r>
      <w:r w:rsidRPr="00856872">
        <w:rPr>
          <w:i/>
        </w:rPr>
        <w:t>J Trauma Stress,</w:t>
      </w:r>
      <w:r w:rsidRPr="00856872">
        <w:t xml:space="preserve"> 8</w:t>
      </w:r>
      <w:r w:rsidRPr="00856872">
        <w:rPr>
          <w:b/>
        </w:rPr>
        <w:t>,</w:t>
      </w:r>
      <w:r w:rsidRPr="00856872">
        <w:t xml:space="preserve"> 75-90.</w:t>
      </w:r>
    </w:p>
    <w:p w14:paraId="572AD46F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BOGNER, J. &amp; CORRIGAN, J. D. 2009. Reliability and predictive validity of the Ohio State University TBI identification method with prisoners. </w:t>
      </w:r>
      <w:r w:rsidRPr="00856872">
        <w:rPr>
          <w:i/>
        </w:rPr>
        <w:t>J Head Trauma Rehabil,</w:t>
      </w:r>
      <w:r w:rsidRPr="00856872">
        <w:t xml:space="preserve"> 24</w:t>
      </w:r>
      <w:r w:rsidRPr="00856872">
        <w:rPr>
          <w:b/>
        </w:rPr>
        <w:t>,</w:t>
      </w:r>
      <w:r w:rsidRPr="00856872">
        <w:t xml:space="preserve"> 279-91.</w:t>
      </w:r>
    </w:p>
    <w:p w14:paraId="46EEA300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BREWIN, C. R., ROSE, S., ANDREWS, B., GREEN, J., TATA, P., MCEVEDY, C., TURNER, S. &amp; FOA, E. B. 2002. Brief screening instrument for post-traumatic stress disorder. </w:t>
      </w:r>
      <w:r w:rsidRPr="00856872">
        <w:rPr>
          <w:i/>
        </w:rPr>
        <w:t>Br J Psychiatry,</w:t>
      </w:r>
      <w:r w:rsidRPr="00856872">
        <w:t xml:space="preserve"> 181</w:t>
      </w:r>
      <w:r w:rsidRPr="00856872">
        <w:rPr>
          <w:b/>
        </w:rPr>
        <w:t>,</w:t>
      </w:r>
      <w:r w:rsidRPr="00856872">
        <w:t xml:space="preserve"> 158-62.</w:t>
      </w:r>
    </w:p>
    <w:p w14:paraId="3C4E1356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FIRST, M. B., SPITZER, R. L., GIBBON, M. &amp; WILLIAMS, J. B. W. 1996. </w:t>
      </w:r>
      <w:r w:rsidRPr="00856872">
        <w:rPr>
          <w:i/>
        </w:rPr>
        <w:t xml:space="preserve">Structured Clinical Interview for Axis I and II DSM-IV Disorders–Patient Edition (SCID-IV/P), </w:t>
      </w:r>
      <w:r w:rsidRPr="00856872">
        <w:t>New York, NY, USA, New York State Psychiatric Institute, Biometrics Research Department.</w:t>
      </w:r>
    </w:p>
    <w:p w14:paraId="1A946A96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FOLSTEIN, M. F., FOLSTEIN, S. E. &amp; MCHUGH, P. R. 1975. "Mini-mental state". A practical method for grading the cognitive state of patients for the clinician. </w:t>
      </w:r>
      <w:r w:rsidRPr="00856872">
        <w:rPr>
          <w:i/>
        </w:rPr>
        <w:t>J Psychiatr Res,</w:t>
      </w:r>
      <w:r w:rsidRPr="00856872">
        <w:t xml:space="preserve"> 12</w:t>
      </w:r>
      <w:r w:rsidRPr="00856872">
        <w:rPr>
          <w:b/>
        </w:rPr>
        <w:t>,</w:t>
      </w:r>
      <w:r w:rsidRPr="00856872">
        <w:t xml:space="preserve"> 189-98.</w:t>
      </w:r>
    </w:p>
    <w:p w14:paraId="3A1F6459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HAYES, S. C. 2002. Early intervention or early incarceration? Using a screening test for intellectual disability in the criminal justice system. </w:t>
      </w:r>
      <w:r w:rsidRPr="00856872">
        <w:rPr>
          <w:i/>
        </w:rPr>
        <w:t>Journal of Applied Research in Intellectual Disabilities,</w:t>
      </w:r>
      <w:r w:rsidRPr="00856872">
        <w:t xml:space="preserve"> 15</w:t>
      </w:r>
      <w:r w:rsidRPr="00856872">
        <w:rPr>
          <w:b/>
        </w:rPr>
        <w:t>,</w:t>
      </w:r>
      <w:r w:rsidRPr="00856872">
        <w:t xml:space="preserve"> 120-128.</w:t>
      </w:r>
    </w:p>
    <w:p w14:paraId="0DDDB133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HODGSON, R., ALWYN, T., JOHN, B., THOM, B. &amp; SMITH, A. 2002. The FAST alcohol screening test. </w:t>
      </w:r>
      <w:r w:rsidRPr="00856872">
        <w:rPr>
          <w:i/>
        </w:rPr>
        <w:t>Alcohol and Alcoholism,</w:t>
      </w:r>
      <w:r w:rsidRPr="00856872">
        <w:t xml:space="preserve"> 37</w:t>
      </w:r>
      <w:r w:rsidRPr="00856872">
        <w:rPr>
          <w:b/>
        </w:rPr>
        <w:t>,</w:t>
      </w:r>
      <w:r w:rsidRPr="00856872">
        <w:t xml:space="preserve"> 61-66.</w:t>
      </w:r>
    </w:p>
    <w:p w14:paraId="19DEB388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KELLY, C. A., UPEX, A. &amp; BATEMAN, D. N. 2004. Comparison of consciousness level assessment in the poisoned patient using the alert/verbal/painful/unresponsive scale and the Glasgow Coma Scale. </w:t>
      </w:r>
      <w:r w:rsidRPr="00856872">
        <w:rPr>
          <w:i/>
        </w:rPr>
        <w:t>Annals of Emergency Medicine,</w:t>
      </w:r>
      <w:r w:rsidRPr="00856872">
        <w:t xml:space="preserve"> 44</w:t>
      </w:r>
      <w:r w:rsidRPr="00856872">
        <w:rPr>
          <w:b/>
        </w:rPr>
        <w:t>,</w:t>
      </w:r>
      <w:r w:rsidRPr="00856872">
        <w:t xml:space="preserve"> 108-113.</w:t>
      </w:r>
    </w:p>
    <w:p w14:paraId="265A7CB5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>KOOIJ, J. J. &amp; FRANCKEN, M. H. 2010. Diagnostic Interview for ADHD in Adults. Den Haag, Netherlands: DIVA Foundation.</w:t>
      </w:r>
    </w:p>
    <w:p w14:paraId="65AA761C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MCKENZIE, K., MICHIE, A., MURRAY, A. &amp; HALES, C. 2012. Screening for offenders with an intellectual disability: the validity of the Learning Disability Screening Questionnaire. </w:t>
      </w:r>
      <w:r w:rsidRPr="00856872">
        <w:rPr>
          <w:i/>
        </w:rPr>
        <w:t>Res Dev Disabil,</w:t>
      </w:r>
      <w:r w:rsidRPr="00856872">
        <w:t xml:space="preserve"> 33</w:t>
      </w:r>
      <w:r w:rsidRPr="00856872">
        <w:rPr>
          <w:b/>
        </w:rPr>
        <w:t>,</w:t>
      </w:r>
      <w:r w:rsidRPr="00856872">
        <w:t xml:space="preserve"> 791-5.</w:t>
      </w:r>
    </w:p>
    <w:p w14:paraId="042A03B8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NICHOLLS, T. L., ROESCH, R., OLLEY, M. C., OGLOFF, J. R. P. &amp; HEMPHILL, J. F. 2005. </w:t>
      </w:r>
      <w:r w:rsidRPr="00856872">
        <w:rPr>
          <w:i/>
        </w:rPr>
        <w:t xml:space="preserve">Jail Screening Assessment tool (JSAT): Guidelines for mental health screening in jails, </w:t>
      </w:r>
      <w:r w:rsidRPr="00856872">
        <w:t>Burnaby, BC, Canada, Simon Fraser University, Mental Health, Law, and Policy Institute.</w:t>
      </w:r>
    </w:p>
    <w:p w14:paraId="1AB5D0A2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RAMOS, S. D. S., LIDDEMENT, J., ADDICOTT, C., FORTESCUE, D. &amp; ODDY, M. 2020. The development of the Brain Injury Screening Index (BISI): A self-report measure. </w:t>
      </w:r>
      <w:r w:rsidRPr="00856872">
        <w:rPr>
          <w:i/>
        </w:rPr>
        <w:t>Neuropsychological Rehabilitation,</w:t>
      </w:r>
      <w:r w:rsidRPr="00856872">
        <w:t xml:space="preserve"> 30</w:t>
      </w:r>
      <w:r w:rsidRPr="00856872">
        <w:rPr>
          <w:b/>
        </w:rPr>
        <w:t>,</w:t>
      </w:r>
      <w:r w:rsidRPr="00856872">
        <w:t xml:space="preserve"> 948-960.</w:t>
      </w:r>
    </w:p>
    <w:p w14:paraId="6ADB878D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SAUNDERS, J. B., AASLAND, O. G., BABOR, T. F., DE LA FUENTE, J. R. &amp; GRANT, M. 1993. Development of the Alcohol Use Disorders Identification Test (AUDIT): WHO Collaborative Project on Early Detection of Persons with Harmful Alcohol Consumption--II. </w:t>
      </w:r>
      <w:r w:rsidRPr="00856872">
        <w:rPr>
          <w:i/>
        </w:rPr>
        <w:t>Addiction,</w:t>
      </w:r>
      <w:r w:rsidRPr="00856872">
        <w:t xml:space="preserve"> 88</w:t>
      </w:r>
      <w:r w:rsidRPr="00856872">
        <w:rPr>
          <w:b/>
        </w:rPr>
        <w:t>,</w:t>
      </w:r>
      <w:r w:rsidRPr="00856872">
        <w:t xml:space="preserve"> 791-804.</w:t>
      </w:r>
    </w:p>
    <w:p w14:paraId="3369BFBC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lastRenderedPageBreak/>
        <w:t xml:space="preserve">SHEEHAN, D., JANAVS, J., BAKER, R., HARNETT-SHEEHAN, K., KNAPP, E., SHEEHAN, M., LECRUBIER, Y., WEILLER, E., HERGUETA, T., AMORIM, P., BONORA, L. I. &amp; LÉPINE, J. P. 2004. </w:t>
      </w:r>
      <w:r w:rsidRPr="00856872">
        <w:rPr>
          <w:i/>
        </w:rPr>
        <w:t xml:space="preserve">Mini International Neuropsychiatric Interview (M.I.N.I.) English Version 5.0.0 DSM-IV, </w:t>
      </w:r>
      <w:r w:rsidRPr="00856872">
        <w:t>Tampa, FL, USA., Sheehan DV &amp; Lecrubier Y.</w:t>
      </w:r>
    </w:p>
    <w:p w14:paraId="2A06228F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STEADMAN, H. J., SCOTT, J. E., OSHER, F., AGNESE, T. K. &amp; ROBBINS, P. C. 2005. Validation of the brief jail mental health screen. </w:t>
      </w:r>
      <w:r w:rsidRPr="00856872">
        <w:rPr>
          <w:i/>
        </w:rPr>
        <w:t>Psychiatr Serv,</w:t>
      </w:r>
      <w:r w:rsidRPr="00856872">
        <w:t xml:space="preserve"> 56</w:t>
      </w:r>
      <w:r w:rsidRPr="00856872">
        <w:rPr>
          <w:b/>
        </w:rPr>
        <w:t>,</w:t>
      </w:r>
      <w:r w:rsidRPr="00856872">
        <w:t xml:space="preserve"> 816-22.</w:t>
      </w:r>
    </w:p>
    <w:p w14:paraId="6D08C29C" w14:textId="77777777" w:rsidR="00856872" w:rsidRPr="00856872" w:rsidRDefault="00856872" w:rsidP="00856872">
      <w:pPr>
        <w:pStyle w:val="EndNoteBibliography"/>
        <w:spacing w:after="0"/>
        <w:ind w:left="720" w:hanging="720"/>
      </w:pPr>
      <w:r w:rsidRPr="00856872">
        <w:t xml:space="preserve">STUKE, L., DIAZ-ARRASTIA, R., GENTILELLO, L. M. &amp; SHAFI, S. 2007. Effect of alcohol on Glasgow Coma Scale in head-injured patients. </w:t>
      </w:r>
      <w:r w:rsidRPr="00856872">
        <w:rPr>
          <w:i/>
        </w:rPr>
        <w:t>Ann Surg,</w:t>
      </w:r>
      <w:r w:rsidRPr="00856872">
        <w:t xml:space="preserve"> 245</w:t>
      </w:r>
      <w:r w:rsidRPr="00856872">
        <w:rPr>
          <w:b/>
        </w:rPr>
        <w:t>,</w:t>
      </w:r>
      <w:r w:rsidRPr="00856872">
        <w:t xml:space="preserve"> 651-5.</w:t>
      </w:r>
    </w:p>
    <w:p w14:paraId="12ECADA6" w14:textId="77777777" w:rsidR="00856872" w:rsidRPr="00856872" w:rsidRDefault="00856872" w:rsidP="00856872">
      <w:pPr>
        <w:pStyle w:val="EndNoteBibliography"/>
        <w:ind w:left="720" w:hanging="720"/>
      </w:pPr>
      <w:r w:rsidRPr="00856872">
        <w:t xml:space="preserve">SULLIVAN, J. T., SYKORA, K., SCHNEIDERMAN, J., NARANJO, C. A. &amp; SELLERS, E. M. 1989. Assessment of alcohol withdrawal: the revised clinical institute withdrawal assessment for alcohol scale (CIWA-Ar). </w:t>
      </w:r>
      <w:r w:rsidRPr="00856872">
        <w:rPr>
          <w:i/>
        </w:rPr>
        <w:t>Br J Addict,</w:t>
      </w:r>
      <w:r w:rsidRPr="00856872">
        <w:t xml:space="preserve"> 84</w:t>
      </w:r>
      <w:r w:rsidRPr="00856872">
        <w:rPr>
          <w:b/>
        </w:rPr>
        <w:t>,</w:t>
      </w:r>
      <w:r w:rsidRPr="00856872">
        <w:t xml:space="preserve"> 1353-7.</w:t>
      </w:r>
    </w:p>
    <w:p w14:paraId="1222C06E" w14:textId="2CCB6BA0" w:rsidR="005A552B" w:rsidRPr="00B16401" w:rsidRDefault="00A218E9" w:rsidP="00A82621">
      <w:r w:rsidRPr="00B16401">
        <w:fldChar w:fldCharType="end"/>
      </w:r>
      <w:r w:rsidR="00771B0A" w:rsidRPr="00B16401">
        <w:fldChar w:fldCharType="begin"/>
      </w:r>
      <w:r w:rsidR="00771B0A" w:rsidRPr="00B16401">
        <w:instrText xml:space="preserve"> ADDIN </w:instrText>
      </w:r>
      <w:r w:rsidR="00771B0A" w:rsidRPr="00B16401">
        <w:fldChar w:fldCharType="end"/>
      </w:r>
    </w:p>
    <w:sectPr w:rsidR="005A552B" w:rsidRPr="00B16401">
      <w:footerReference w:type="even" r:id="rId11"/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DF677F" w14:textId="77777777" w:rsidR="00D92CB2" w:rsidRDefault="00D92CB2" w:rsidP="00FD15BE">
      <w:pPr>
        <w:spacing w:after="0" w:line="240" w:lineRule="auto"/>
      </w:pPr>
      <w:r>
        <w:separator/>
      </w:r>
    </w:p>
  </w:endnote>
  <w:endnote w:type="continuationSeparator" w:id="0">
    <w:p w14:paraId="1E23F309" w14:textId="77777777" w:rsidR="00D92CB2" w:rsidRDefault="00D92CB2" w:rsidP="00FD15BE">
      <w:pPr>
        <w:spacing w:after="0" w:line="240" w:lineRule="auto"/>
      </w:pPr>
      <w:r>
        <w:continuationSeparator/>
      </w:r>
    </w:p>
  </w:endnote>
  <w:endnote w:type="continuationNotice" w:id="1">
    <w:p w14:paraId="097857DC" w14:textId="77777777" w:rsidR="00D92CB2" w:rsidRDefault="00D92CB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haris SIL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26929414"/>
      <w:docPartObj>
        <w:docPartGallery w:val="Page Numbers (Bottom of Page)"/>
        <w:docPartUnique/>
      </w:docPartObj>
    </w:sdtPr>
    <w:sdtContent>
      <w:p w14:paraId="5B52AA48" w14:textId="77777777" w:rsidR="00850EF0" w:rsidRDefault="00850EF0" w:rsidP="006F6CE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D5B706A" w14:textId="77777777" w:rsidR="00850EF0" w:rsidRDefault="00850EF0" w:rsidP="00744C9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771700744"/>
      <w:docPartObj>
        <w:docPartGallery w:val="Page Numbers (Bottom of Page)"/>
        <w:docPartUnique/>
      </w:docPartObj>
    </w:sdtPr>
    <w:sdtContent>
      <w:p w14:paraId="416163E4" w14:textId="419BE6A2" w:rsidR="00850EF0" w:rsidRDefault="00850EF0" w:rsidP="006F6CE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2338BB">
          <w:rPr>
            <w:rStyle w:val="PageNumber"/>
            <w:noProof/>
          </w:rPr>
          <w:t>9</w:t>
        </w:r>
        <w:r>
          <w:rPr>
            <w:rStyle w:val="PageNumber"/>
          </w:rPr>
          <w:fldChar w:fldCharType="end"/>
        </w:r>
      </w:p>
    </w:sdtContent>
  </w:sdt>
  <w:p w14:paraId="5041FDC4" w14:textId="77777777" w:rsidR="00850EF0" w:rsidRDefault="00850EF0" w:rsidP="00827D7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9FD3C6" w14:textId="77777777" w:rsidR="00D92CB2" w:rsidRDefault="00D92CB2" w:rsidP="00FD15BE">
      <w:pPr>
        <w:spacing w:after="0" w:line="240" w:lineRule="auto"/>
      </w:pPr>
      <w:r>
        <w:separator/>
      </w:r>
    </w:p>
  </w:footnote>
  <w:footnote w:type="continuationSeparator" w:id="0">
    <w:p w14:paraId="487E5DCA" w14:textId="77777777" w:rsidR="00D92CB2" w:rsidRDefault="00D92CB2" w:rsidP="00FD15BE">
      <w:pPr>
        <w:spacing w:after="0" w:line="240" w:lineRule="auto"/>
      </w:pPr>
      <w:r>
        <w:continuationSeparator/>
      </w:r>
    </w:p>
  </w:footnote>
  <w:footnote w:type="continuationNotice" w:id="1">
    <w:p w14:paraId="7B982916" w14:textId="77777777" w:rsidR="00D92CB2" w:rsidRDefault="00D92CB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DD19D3"/>
    <w:multiLevelType w:val="hybridMultilevel"/>
    <w:tmpl w:val="3FA27E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654B7D"/>
    <w:multiLevelType w:val="hybridMultilevel"/>
    <w:tmpl w:val="8A3CB4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A95E14"/>
    <w:multiLevelType w:val="hybridMultilevel"/>
    <w:tmpl w:val="697AFB24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F10A75"/>
    <w:multiLevelType w:val="hybridMultilevel"/>
    <w:tmpl w:val="48E8565A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5250507"/>
    <w:multiLevelType w:val="hybridMultilevel"/>
    <w:tmpl w:val="E49A67A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F41E97"/>
    <w:multiLevelType w:val="hybridMultilevel"/>
    <w:tmpl w:val="325C6116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8761C7"/>
    <w:multiLevelType w:val="hybridMultilevel"/>
    <w:tmpl w:val="894226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6E1ED8"/>
    <w:multiLevelType w:val="hybridMultilevel"/>
    <w:tmpl w:val="144856A8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3410DCC"/>
    <w:multiLevelType w:val="multilevel"/>
    <w:tmpl w:val="F7E84B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B8769F4"/>
    <w:multiLevelType w:val="hybridMultilevel"/>
    <w:tmpl w:val="20DC0D7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2FF6CB5"/>
    <w:multiLevelType w:val="hybridMultilevel"/>
    <w:tmpl w:val="8AD8FC02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FC63280"/>
    <w:multiLevelType w:val="hybridMultilevel"/>
    <w:tmpl w:val="47C23D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1"/>
  </w:num>
  <w:num w:numId="3">
    <w:abstractNumId w:val="6"/>
  </w:num>
  <w:num w:numId="4">
    <w:abstractNumId w:val="9"/>
  </w:num>
  <w:num w:numId="5">
    <w:abstractNumId w:val="8"/>
  </w:num>
  <w:num w:numId="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tspp29y0afvmede5wvzeekw9sxx2xxasdp&quot;&gt;Police Screening Library-Saved-Converted&lt;record-ids&gt;&lt;item&gt;230&lt;/item&gt;&lt;item&gt;271&lt;/item&gt;&lt;item&gt;280&lt;/item&gt;&lt;item&gt;323&lt;/item&gt;&lt;item&gt;324&lt;/item&gt;&lt;item&gt;554&lt;/item&gt;&lt;item&gt;572&lt;/item&gt;&lt;item&gt;1014&lt;/item&gt;&lt;item&gt;1295&lt;/item&gt;&lt;item&gt;1360&lt;/item&gt;&lt;item&gt;1636&lt;/item&gt;&lt;item&gt;1662&lt;/item&gt;&lt;item&gt;1663&lt;/item&gt;&lt;item&gt;1665&lt;/item&gt;&lt;item&gt;1668&lt;/item&gt;&lt;item&gt;1669&lt;/item&gt;&lt;item&gt;1676&lt;/item&gt;&lt;item&gt;1682&lt;/item&gt;&lt;item&gt;1685&lt;/item&gt;&lt;item&gt;1686&lt;/item&gt;&lt;/record-ids&gt;&lt;/item&gt;&lt;/Libraries&gt;"/>
  </w:docVars>
  <w:rsids>
    <w:rsidRoot w:val="00C57A9A"/>
    <w:rsid w:val="0000016C"/>
    <w:rsid w:val="000023A1"/>
    <w:rsid w:val="00003484"/>
    <w:rsid w:val="00004510"/>
    <w:rsid w:val="00005A39"/>
    <w:rsid w:val="000064DA"/>
    <w:rsid w:val="00012EE4"/>
    <w:rsid w:val="000132AB"/>
    <w:rsid w:val="00017190"/>
    <w:rsid w:val="0001724C"/>
    <w:rsid w:val="0001750C"/>
    <w:rsid w:val="000206E7"/>
    <w:rsid w:val="000213A3"/>
    <w:rsid w:val="00022A80"/>
    <w:rsid w:val="00025955"/>
    <w:rsid w:val="00026E8B"/>
    <w:rsid w:val="00030622"/>
    <w:rsid w:val="00032D84"/>
    <w:rsid w:val="00033D15"/>
    <w:rsid w:val="00034442"/>
    <w:rsid w:val="00036A68"/>
    <w:rsid w:val="000410D3"/>
    <w:rsid w:val="00042E2B"/>
    <w:rsid w:val="0004659A"/>
    <w:rsid w:val="000543D8"/>
    <w:rsid w:val="00056460"/>
    <w:rsid w:val="00057FE5"/>
    <w:rsid w:val="00063416"/>
    <w:rsid w:val="00074630"/>
    <w:rsid w:val="000755BC"/>
    <w:rsid w:val="00075FBB"/>
    <w:rsid w:val="00080CAF"/>
    <w:rsid w:val="000810A6"/>
    <w:rsid w:val="000846E4"/>
    <w:rsid w:val="00085872"/>
    <w:rsid w:val="00091A88"/>
    <w:rsid w:val="0009373B"/>
    <w:rsid w:val="00094CEB"/>
    <w:rsid w:val="000963CF"/>
    <w:rsid w:val="00097B79"/>
    <w:rsid w:val="000A335C"/>
    <w:rsid w:val="000A3971"/>
    <w:rsid w:val="000A4F04"/>
    <w:rsid w:val="000A5754"/>
    <w:rsid w:val="000A5B57"/>
    <w:rsid w:val="000B3CB2"/>
    <w:rsid w:val="000C0689"/>
    <w:rsid w:val="000C5144"/>
    <w:rsid w:val="000C721D"/>
    <w:rsid w:val="000D0370"/>
    <w:rsid w:val="000D1DA6"/>
    <w:rsid w:val="000D3854"/>
    <w:rsid w:val="000D3B05"/>
    <w:rsid w:val="000D3F43"/>
    <w:rsid w:val="000D5E34"/>
    <w:rsid w:val="000D6A3C"/>
    <w:rsid w:val="000D7D42"/>
    <w:rsid w:val="000E1A29"/>
    <w:rsid w:val="000E22FE"/>
    <w:rsid w:val="000E26E4"/>
    <w:rsid w:val="000E2C3F"/>
    <w:rsid w:val="000E32FD"/>
    <w:rsid w:val="000E3BB2"/>
    <w:rsid w:val="000E4294"/>
    <w:rsid w:val="000F2BCF"/>
    <w:rsid w:val="000F610C"/>
    <w:rsid w:val="000F67F0"/>
    <w:rsid w:val="00113A9A"/>
    <w:rsid w:val="0011481D"/>
    <w:rsid w:val="00114D57"/>
    <w:rsid w:val="00115CD0"/>
    <w:rsid w:val="0012180C"/>
    <w:rsid w:val="00121C95"/>
    <w:rsid w:val="00130292"/>
    <w:rsid w:val="00132B17"/>
    <w:rsid w:val="00133012"/>
    <w:rsid w:val="0013341D"/>
    <w:rsid w:val="0014080E"/>
    <w:rsid w:val="00141153"/>
    <w:rsid w:val="00142BF9"/>
    <w:rsid w:val="0014426E"/>
    <w:rsid w:val="00144AC1"/>
    <w:rsid w:val="00147F07"/>
    <w:rsid w:val="00150607"/>
    <w:rsid w:val="0015636B"/>
    <w:rsid w:val="00156AC0"/>
    <w:rsid w:val="00157E9A"/>
    <w:rsid w:val="00163C14"/>
    <w:rsid w:val="00164ED5"/>
    <w:rsid w:val="00166140"/>
    <w:rsid w:val="00166EC8"/>
    <w:rsid w:val="00172B43"/>
    <w:rsid w:val="001766E1"/>
    <w:rsid w:val="00176791"/>
    <w:rsid w:val="001775C3"/>
    <w:rsid w:val="00180501"/>
    <w:rsid w:val="00184756"/>
    <w:rsid w:val="00185568"/>
    <w:rsid w:val="00187EFB"/>
    <w:rsid w:val="00190E42"/>
    <w:rsid w:val="00196FEC"/>
    <w:rsid w:val="001A10D6"/>
    <w:rsid w:val="001A4997"/>
    <w:rsid w:val="001A6BAD"/>
    <w:rsid w:val="001A77EE"/>
    <w:rsid w:val="001A7957"/>
    <w:rsid w:val="001B20E1"/>
    <w:rsid w:val="001B3D62"/>
    <w:rsid w:val="001B44D1"/>
    <w:rsid w:val="001B6111"/>
    <w:rsid w:val="001C03E8"/>
    <w:rsid w:val="001C135B"/>
    <w:rsid w:val="001C1C8B"/>
    <w:rsid w:val="001C579F"/>
    <w:rsid w:val="001C794B"/>
    <w:rsid w:val="001D2C4C"/>
    <w:rsid w:val="001D5DAF"/>
    <w:rsid w:val="001E0821"/>
    <w:rsid w:val="001E0DCA"/>
    <w:rsid w:val="001E1237"/>
    <w:rsid w:val="001E30C4"/>
    <w:rsid w:val="001E6501"/>
    <w:rsid w:val="001F5BFB"/>
    <w:rsid w:val="00202C2A"/>
    <w:rsid w:val="00203A4A"/>
    <w:rsid w:val="00215B07"/>
    <w:rsid w:val="00221C7D"/>
    <w:rsid w:val="00224E81"/>
    <w:rsid w:val="0022564F"/>
    <w:rsid w:val="002273B6"/>
    <w:rsid w:val="00227B92"/>
    <w:rsid w:val="00233590"/>
    <w:rsid w:val="002338BB"/>
    <w:rsid w:val="00243EA4"/>
    <w:rsid w:val="0024596F"/>
    <w:rsid w:val="00247675"/>
    <w:rsid w:val="00247C4F"/>
    <w:rsid w:val="00250E29"/>
    <w:rsid w:val="00253D40"/>
    <w:rsid w:val="00263C22"/>
    <w:rsid w:val="002648CC"/>
    <w:rsid w:val="002658F1"/>
    <w:rsid w:val="00270E7F"/>
    <w:rsid w:val="00270EA0"/>
    <w:rsid w:val="00276471"/>
    <w:rsid w:val="00283249"/>
    <w:rsid w:val="002910D3"/>
    <w:rsid w:val="002A06BC"/>
    <w:rsid w:val="002B4C65"/>
    <w:rsid w:val="002B76A9"/>
    <w:rsid w:val="002C16D8"/>
    <w:rsid w:val="002C5343"/>
    <w:rsid w:val="002C6128"/>
    <w:rsid w:val="002C6566"/>
    <w:rsid w:val="002D1CBE"/>
    <w:rsid w:val="002D4F34"/>
    <w:rsid w:val="002D674F"/>
    <w:rsid w:val="002E25CB"/>
    <w:rsid w:val="002E3635"/>
    <w:rsid w:val="002E4713"/>
    <w:rsid w:val="002E5F5D"/>
    <w:rsid w:val="002F4C10"/>
    <w:rsid w:val="00302FF4"/>
    <w:rsid w:val="00305957"/>
    <w:rsid w:val="00310583"/>
    <w:rsid w:val="003202E3"/>
    <w:rsid w:val="003210B5"/>
    <w:rsid w:val="003230A8"/>
    <w:rsid w:val="003262F3"/>
    <w:rsid w:val="003271A9"/>
    <w:rsid w:val="003303B9"/>
    <w:rsid w:val="00330644"/>
    <w:rsid w:val="00331B38"/>
    <w:rsid w:val="0033310C"/>
    <w:rsid w:val="0033372A"/>
    <w:rsid w:val="00337856"/>
    <w:rsid w:val="00343688"/>
    <w:rsid w:val="00345CE2"/>
    <w:rsid w:val="00350BA3"/>
    <w:rsid w:val="00354D5D"/>
    <w:rsid w:val="00355B6E"/>
    <w:rsid w:val="00365D44"/>
    <w:rsid w:val="0036697E"/>
    <w:rsid w:val="0037117D"/>
    <w:rsid w:val="00373132"/>
    <w:rsid w:val="003760A3"/>
    <w:rsid w:val="0038039F"/>
    <w:rsid w:val="00381271"/>
    <w:rsid w:val="003844B6"/>
    <w:rsid w:val="00386F3F"/>
    <w:rsid w:val="00387D17"/>
    <w:rsid w:val="00392A76"/>
    <w:rsid w:val="00392F6E"/>
    <w:rsid w:val="00393347"/>
    <w:rsid w:val="00395FC6"/>
    <w:rsid w:val="0039644C"/>
    <w:rsid w:val="003A43DE"/>
    <w:rsid w:val="003A45C1"/>
    <w:rsid w:val="003B752F"/>
    <w:rsid w:val="003B7A0A"/>
    <w:rsid w:val="003B7C95"/>
    <w:rsid w:val="003C04B3"/>
    <w:rsid w:val="003C1811"/>
    <w:rsid w:val="003C2111"/>
    <w:rsid w:val="003C6A07"/>
    <w:rsid w:val="003D3308"/>
    <w:rsid w:val="003E0371"/>
    <w:rsid w:val="003E5092"/>
    <w:rsid w:val="003F2145"/>
    <w:rsid w:val="003F3936"/>
    <w:rsid w:val="003F77E0"/>
    <w:rsid w:val="00410A6A"/>
    <w:rsid w:val="00410CB9"/>
    <w:rsid w:val="004118D5"/>
    <w:rsid w:val="00413E82"/>
    <w:rsid w:val="00417E1C"/>
    <w:rsid w:val="00420E16"/>
    <w:rsid w:val="00423172"/>
    <w:rsid w:val="00423B06"/>
    <w:rsid w:val="00425015"/>
    <w:rsid w:val="004265AF"/>
    <w:rsid w:val="004274DA"/>
    <w:rsid w:val="00427BE4"/>
    <w:rsid w:val="004321BE"/>
    <w:rsid w:val="00437ABB"/>
    <w:rsid w:val="004405C2"/>
    <w:rsid w:val="004413F2"/>
    <w:rsid w:val="0044307B"/>
    <w:rsid w:val="004433F6"/>
    <w:rsid w:val="00443DB1"/>
    <w:rsid w:val="004511CA"/>
    <w:rsid w:val="00451343"/>
    <w:rsid w:val="00455605"/>
    <w:rsid w:val="00456604"/>
    <w:rsid w:val="004575FA"/>
    <w:rsid w:val="004608F6"/>
    <w:rsid w:val="004624AF"/>
    <w:rsid w:val="00466A85"/>
    <w:rsid w:val="00467EE1"/>
    <w:rsid w:val="00470B78"/>
    <w:rsid w:val="004718D5"/>
    <w:rsid w:val="00472C70"/>
    <w:rsid w:val="00474AA4"/>
    <w:rsid w:val="00477E5B"/>
    <w:rsid w:val="0048040B"/>
    <w:rsid w:val="0048551C"/>
    <w:rsid w:val="00485A3A"/>
    <w:rsid w:val="00493D3C"/>
    <w:rsid w:val="0049616F"/>
    <w:rsid w:val="00496234"/>
    <w:rsid w:val="00497358"/>
    <w:rsid w:val="00497C1A"/>
    <w:rsid w:val="004A0481"/>
    <w:rsid w:val="004A317E"/>
    <w:rsid w:val="004A47C3"/>
    <w:rsid w:val="004A529B"/>
    <w:rsid w:val="004A5CEB"/>
    <w:rsid w:val="004A7AA0"/>
    <w:rsid w:val="004B329F"/>
    <w:rsid w:val="004B3FC3"/>
    <w:rsid w:val="004B43CD"/>
    <w:rsid w:val="004B7F5F"/>
    <w:rsid w:val="004C03D4"/>
    <w:rsid w:val="004C07A3"/>
    <w:rsid w:val="004C0840"/>
    <w:rsid w:val="004C3122"/>
    <w:rsid w:val="004C6DA1"/>
    <w:rsid w:val="004C748F"/>
    <w:rsid w:val="004D497D"/>
    <w:rsid w:val="004D6B00"/>
    <w:rsid w:val="004E41A3"/>
    <w:rsid w:val="004E4950"/>
    <w:rsid w:val="004E6A2E"/>
    <w:rsid w:val="004F7F8C"/>
    <w:rsid w:val="0050334F"/>
    <w:rsid w:val="005036E6"/>
    <w:rsid w:val="0050632C"/>
    <w:rsid w:val="00507A6D"/>
    <w:rsid w:val="0051589C"/>
    <w:rsid w:val="0051625B"/>
    <w:rsid w:val="00517DD6"/>
    <w:rsid w:val="00520039"/>
    <w:rsid w:val="00522865"/>
    <w:rsid w:val="005270D9"/>
    <w:rsid w:val="00527982"/>
    <w:rsid w:val="005309FE"/>
    <w:rsid w:val="00532380"/>
    <w:rsid w:val="00534CB2"/>
    <w:rsid w:val="00534E6F"/>
    <w:rsid w:val="005416F1"/>
    <w:rsid w:val="00541B09"/>
    <w:rsid w:val="00550EA9"/>
    <w:rsid w:val="005524FD"/>
    <w:rsid w:val="00553ED4"/>
    <w:rsid w:val="00554F0C"/>
    <w:rsid w:val="00561DAC"/>
    <w:rsid w:val="00561DF1"/>
    <w:rsid w:val="005678DD"/>
    <w:rsid w:val="00571157"/>
    <w:rsid w:val="00572EC5"/>
    <w:rsid w:val="00575D9B"/>
    <w:rsid w:val="005776AF"/>
    <w:rsid w:val="00580D1D"/>
    <w:rsid w:val="005923F3"/>
    <w:rsid w:val="005939D3"/>
    <w:rsid w:val="005970A0"/>
    <w:rsid w:val="005A1C4C"/>
    <w:rsid w:val="005A28EB"/>
    <w:rsid w:val="005A2AA3"/>
    <w:rsid w:val="005A3DE9"/>
    <w:rsid w:val="005A552B"/>
    <w:rsid w:val="005B29F0"/>
    <w:rsid w:val="005B4164"/>
    <w:rsid w:val="005B4D2F"/>
    <w:rsid w:val="005B50D7"/>
    <w:rsid w:val="005C1966"/>
    <w:rsid w:val="005C2B07"/>
    <w:rsid w:val="005C5541"/>
    <w:rsid w:val="005D19F4"/>
    <w:rsid w:val="005D5998"/>
    <w:rsid w:val="005D5E24"/>
    <w:rsid w:val="005E0FC1"/>
    <w:rsid w:val="005E38AF"/>
    <w:rsid w:val="005E497F"/>
    <w:rsid w:val="005E75A7"/>
    <w:rsid w:val="005F0C82"/>
    <w:rsid w:val="005F13DE"/>
    <w:rsid w:val="005F23C7"/>
    <w:rsid w:val="005F4648"/>
    <w:rsid w:val="005F4C54"/>
    <w:rsid w:val="006034AD"/>
    <w:rsid w:val="00605C2D"/>
    <w:rsid w:val="00610030"/>
    <w:rsid w:val="00611372"/>
    <w:rsid w:val="006136AF"/>
    <w:rsid w:val="00632C0A"/>
    <w:rsid w:val="006342B0"/>
    <w:rsid w:val="00641A39"/>
    <w:rsid w:val="0064424F"/>
    <w:rsid w:val="006445A0"/>
    <w:rsid w:val="0064467E"/>
    <w:rsid w:val="00645C7B"/>
    <w:rsid w:val="00646A32"/>
    <w:rsid w:val="006541BC"/>
    <w:rsid w:val="006549D0"/>
    <w:rsid w:val="00654D76"/>
    <w:rsid w:val="00657A4D"/>
    <w:rsid w:val="0066445A"/>
    <w:rsid w:val="0067122C"/>
    <w:rsid w:val="00672AD0"/>
    <w:rsid w:val="00672E7C"/>
    <w:rsid w:val="00684524"/>
    <w:rsid w:val="00684653"/>
    <w:rsid w:val="006854E2"/>
    <w:rsid w:val="00685B1B"/>
    <w:rsid w:val="00687F96"/>
    <w:rsid w:val="00695422"/>
    <w:rsid w:val="00695CCD"/>
    <w:rsid w:val="006A2A83"/>
    <w:rsid w:val="006A6049"/>
    <w:rsid w:val="006A7516"/>
    <w:rsid w:val="006B30C4"/>
    <w:rsid w:val="006C1ED6"/>
    <w:rsid w:val="006C3D5A"/>
    <w:rsid w:val="006C4156"/>
    <w:rsid w:val="006D5D28"/>
    <w:rsid w:val="006D7411"/>
    <w:rsid w:val="006E0351"/>
    <w:rsid w:val="006E157A"/>
    <w:rsid w:val="006E2AC3"/>
    <w:rsid w:val="006E3B76"/>
    <w:rsid w:val="006E4553"/>
    <w:rsid w:val="006E52E0"/>
    <w:rsid w:val="006E668D"/>
    <w:rsid w:val="006E6720"/>
    <w:rsid w:val="006F2044"/>
    <w:rsid w:val="006F4864"/>
    <w:rsid w:val="006F628F"/>
    <w:rsid w:val="006F6CEF"/>
    <w:rsid w:val="00700761"/>
    <w:rsid w:val="00701C38"/>
    <w:rsid w:val="0070280D"/>
    <w:rsid w:val="007029B1"/>
    <w:rsid w:val="00702C8F"/>
    <w:rsid w:val="007069B4"/>
    <w:rsid w:val="00707C8F"/>
    <w:rsid w:val="00710F02"/>
    <w:rsid w:val="00711949"/>
    <w:rsid w:val="007235A0"/>
    <w:rsid w:val="007238FE"/>
    <w:rsid w:val="00723E2F"/>
    <w:rsid w:val="00735B3F"/>
    <w:rsid w:val="00737CFC"/>
    <w:rsid w:val="0074003F"/>
    <w:rsid w:val="007419BC"/>
    <w:rsid w:val="00741BE9"/>
    <w:rsid w:val="0074211E"/>
    <w:rsid w:val="0074329C"/>
    <w:rsid w:val="00744519"/>
    <w:rsid w:val="00744C94"/>
    <w:rsid w:val="007453A1"/>
    <w:rsid w:val="00745934"/>
    <w:rsid w:val="00752DF9"/>
    <w:rsid w:val="0075549A"/>
    <w:rsid w:val="00755920"/>
    <w:rsid w:val="0076024B"/>
    <w:rsid w:val="00762A7F"/>
    <w:rsid w:val="007632D1"/>
    <w:rsid w:val="00764398"/>
    <w:rsid w:val="007655F7"/>
    <w:rsid w:val="00766181"/>
    <w:rsid w:val="0076676E"/>
    <w:rsid w:val="007668A0"/>
    <w:rsid w:val="007706F5"/>
    <w:rsid w:val="00771B0A"/>
    <w:rsid w:val="007727A5"/>
    <w:rsid w:val="00782B3E"/>
    <w:rsid w:val="00784562"/>
    <w:rsid w:val="0078463B"/>
    <w:rsid w:val="00784E8D"/>
    <w:rsid w:val="007867F6"/>
    <w:rsid w:val="00790D94"/>
    <w:rsid w:val="007929F9"/>
    <w:rsid w:val="00794F8E"/>
    <w:rsid w:val="007953A0"/>
    <w:rsid w:val="00796A3A"/>
    <w:rsid w:val="007A245D"/>
    <w:rsid w:val="007B3ED1"/>
    <w:rsid w:val="007B5D80"/>
    <w:rsid w:val="007C2DB8"/>
    <w:rsid w:val="007C7136"/>
    <w:rsid w:val="007D01A0"/>
    <w:rsid w:val="007E3A7A"/>
    <w:rsid w:val="007E3AAE"/>
    <w:rsid w:val="007E62F4"/>
    <w:rsid w:val="007E7690"/>
    <w:rsid w:val="007F0AE9"/>
    <w:rsid w:val="007F3A49"/>
    <w:rsid w:val="007F3DC4"/>
    <w:rsid w:val="00802EB6"/>
    <w:rsid w:val="00806F01"/>
    <w:rsid w:val="00816F05"/>
    <w:rsid w:val="0082305A"/>
    <w:rsid w:val="00824941"/>
    <w:rsid w:val="008275A9"/>
    <w:rsid w:val="00827D7C"/>
    <w:rsid w:val="0083217E"/>
    <w:rsid w:val="0083258C"/>
    <w:rsid w:val="0083277D"/>
    <w:rsid w:val="008333D7"/>
    <w:rsid w:val="00834449"/>
    <w:rsid w:val="008345F6"/>
    <w:rsid w:val="00837F0C"/>
    <w:rsid w:val="00840CF6"/>
    <w:rsid w:val="0084126D"/>
    <w:rsid w:val="008412EA"/>
    <w:rsid w:val="00841A2A"/>
    <w:rsid w:val="0084232B"/>
    <w:rsid w:val="00842841"/>
    <w:rsid w:val="00850EF0"/>
    <w:rsid w:val="008510A3"/>
    <w:rsid w:val="00856644"/>
    <w:rsid w:val="00856872"/>
    <w:rsid w:val="00860544"/>
    <w:rsid w:val="0086356F"/>
    <w:rsid w:val="00864630"/>
    <w:rsid w:val="00871737"/>
    <w:rsid w:val="00876FAD"/>
    <w:rsid w:val="0088550F"/>
    <w:rsid w:val="00890413"/>
    <w:rsid w:val="00890975"/>
    <w:rsid w:val="00891DBD"/>
    <w:rsid w:val="00893710"/>
    <w:rsid w:val="008A2361"/>
    <w:rsid w:val="008A5B7B"/>
    <w:rsid w:val="008B069A"/>
    <w:rsid w:val="008B0C2E"/>
    <w:rsid w:val="008B1DB2"/>
    <w:rsid w:val="008B4EFB"/>
    <w:rsid w:val="008B5AE8"/>
    <w:rsid w:val="008C3693"/>
    <w:rsid w:val="008C3CAC"/>
    <w:rsid w:val="008D7B0B"/>
    <w:rsid w:val="008E3E2E"/>
    <w:rsid w:val="008F146D"/>
    <w:rsid w:val="00900D85"/>
    <w:rsid w:val="00902043"/>
    <w:rsid w:val="00906DBD"/>
    <w:rsid w:val="0090764D"/>
    <w:rsid w:val="009151A0"/>
    <w:rsid w:val="0091614D"/>
    <w:rsid w:val="009200D6"/>
    <w:rsid w:val="009229E0"/>
    <w:rsid w:val="009249AF"/>
    <w:rsid w:val="00925DFF"/>
    <w:rsid w:val="00927857"/>
    <w:rsid w:val="009309BF"/>
    <w:rsid w:val="00941CFC"/>
    <w:rsid w:val="00942B32"/>
    <w:rsid w:val="00944161"/>
    <w:rsid w:val="009530BE"/>
    <w:rsid w:val="00953E94"/>
    <w:rsid w:val="009578CC"/>
    <w:rsid w:val="009579E6"/>
    <w:rsid w:val="00961591"/>
    <w:rsid w:val="00962DC2"/>
    <w:rsid w:val="0096435C"/>
    <w:rsid w:val="00965762"/>
    <w:rsid w:val="00966BD2"/>
    <w:rsid w:val="0096738B"/>
    <w:rsid w:val="009675E5"/>
    <w:rsid w:val="0097600D"/>
    <w:rsid w:val="00982C31"/>
    <w:rsid w:val="009855AF"/>
    <w:rsid w:val="0098570C"/>
    <w:rsid w:val="00986F63"/>
    <w:rsid w:val="00987A6E"/>
    <w:rsid w:val="00992296"/>
    <w:rsid w:val="0099346E"/>
    <w:rsid w:val="00995780"/>
    <w:rsid w:val="009A14B6"/>
    <w:rsid w:val="009A482D"/>
    <w:rsid w:val="009A5400"/>
    <w:rsid w:val="009A5DDA"/>
    <w:rsid w:val="009B012A"/>
    <w:rsid w:val="009B2C0E"/>
    <w:rsid w:val="009B3E0F"/>
    <w:rsid w:val="009B74B6"/>
    <w:rsid w:val="009B7586"/>
    <w:rsid w:val="009C1624"/>
    <w:rsid w:val="009D3DA3"/>
    <w:rsid w:val="009D4A82"/>
    <w:rsid w:val="009D5BFA"/>
    <w:rsid w:val="009D5F80"/>
    <w:rsid w:val="009E0B3D"/>
    <w:rsid w:val="009E576F"/>
    <w:rsid w:val="009E612D"/>
    <w:rsid w:val="009E632B"/>
    <w:rsid w:val="009F2DB5"/>
    <w:rsid w:val="009F4885"/>
    <w:rsid w:val="009F682F"/>
    <w:rsid w:val="009F6C31"/>
    <w:rsid w:val="00A037C3"/>
    <w:rsid w:val="00A055FD"/>
    <w:rsid w:val="00A13F03"/>
    <w:rsid w:val="00A16A36"/>
    <w:rsid w:val="00A17208"/>
    <w:rsid w:val="00A173DB"/>
    <w:rsid w:val="00A218E9"/>
    <w:rsid w:val="00A24443"/>
    <w:rsid w:val="00A249C5"/>
    <w:rsid w:val="00A258FA"/>
    <w:rsid w:val="00A25A32"/>
    <w:rsid w:val="00A27E14"/>
    <w:rsid w:val="00A27EAD"/>
    <w:rsid w:val="00A33FDD"/>
    <w:rsid w:val="00A34EB6"/>
    <w:rsid w:val="00A4424D"/>
    <w:rsid w:val="00A4517B"/>
    <w:rsid w:val="00A50538"/>
    <w:rsid w:val="00A52E9F"/>
    <w:rsid w:val="00A54B3E"/>
    <w:rsid w:val="00A63444"/>
    <w:rsid w:val="00A63F94"/>
    <w:rsid w:val="00A7285D"/>
    <w:rsid w:val="00A810C6"/>
    <w:rsid w:val="00A82621"/>
    <w:rsid w:val="00A83D7F"/>
    <w:rsid w:val="00A8420C"/>
    <w:rsid w:val="00A9008B"/>
    <w:rsid w:val="00A90152"/>
    <w:rsid w:val="00A9067E"/>
    <w:rsid w:val="00A90C31"/>
    <w:rsid w:val="00A91468"/>
    <w:rsid w:val="00AA071D"/>
    <w:rsid w:val="00AA480D"/>
    <w:rsid w:val="00AB31AA"/>
    <w:rsid w:val="00AB4ED7"/>
    <w:rsid w:val="00AC17F0"/>
    <w:rsid w:val="00AC2F34"/>
    <w:rsid w:val="00AC36AB"/>
    <w:rsid w:val="00AC5CB2"/>
    <w:rsid w:val="00AC61B0"/>
    <w:rsid w:val="00AD08CF"/>
    <w:rsid w:val="00AD1CC3"/>
    <w:rsid w:val="00AE11AA"/>
    <w:rsid w:val="00AE3DA6"/>
    <w:rsid w:val="00B037BE"/>
    <w:rsid w:val="00B039C6"/>
    <w:rsid w:val="00B04150"/>
    <w:rsid w:val="00B04E31"/>
    <w:rsid w:val="00B05C38"/>
    <w:rsid w:val="00B06F42"/>
    <w:rsid w:val="00B11E70"/>
    <w:rsid w:val="00B1230D"/>
    <w:rsid w:val="00B12D62"/>
    <w:rsid w:val="00B14518"/>
    <w:rsid w:val="00B16401"/>
    <w:rsid w:val="00B167C1"/>
    <w:rsid w:val="00B16C71"/>
    <w:rsid w:val="00B210A0"/>
    <w:rsid w:val="00B24A9D"/>
    <w:rsid w:val="00B257B9"/>
    <w:rsid w:val="00B25BE4"/>
    <w:rsid w:val="00B276B8"/>
    <w:rsid w:val="00B32DDF"/>
    <w:rsid w:val="00B34339"/>
    <w:rsid w:val="00B37F61"/>
    <w:rsid w:val="00B50E90"/>
    <w:rsid w:val="00B66846"/>
    <w:rsid w:val="00B72828"/>
    <w:rsid w:val="00B8135D"/>
    <w:rsid w:val="00B862BB"/>
    <w:rsid w:val="00B8735B"/>
    <w:rsid w:val="00B90801"/>
    <w:rsid w:val="00B94332"/>
    <w:rsid w:val="00B97C7F"/>
    <w:rsid w:val="00BA30F1"/>
    <w:rsid w:val="00BB0309"/>
    <w:rsid w:val="00BB0EA4"/>
    <w:rsid w:val="00BB2779"/>
    <w:rsid w:val="00BC06B2"/>
    <w:rsid w:val="00BC2A60"/>
    <w:rsid w:val="00BC30B2"/>
    <w:rsid w:val="00BC6E6C"/>
    <w:rsid w:val="00BD0C3E"/>
    <w:rsid w:val="00BD31E7"/>
    <w:rsid w:val="00BD4773"/>
    <w:rsid w:val="00BD5797"/>
    <w:rsid w:val="00BE0416"/>
    <w:rsid w:val="00BE06A5"/>
    <w:rsid w:val="00BE1E46"/>
    <w:rsid w:val="00BE24AA"/>
    <w:rsid w:val="00BE2A36"/>
    <w:rsid w:val="00BE7755"/>
    <w:rsid w:val="00BF238A"/>
    <w:rsid w:val="00BF3D56"/>
    <w:rsid w:val="00BF6488"/>
    <w:rsid w:val="00C037FC"/>
    <w:rsid w:val="00C04383"/>
    <w:rsid w:val="00C04873"/>
    <w:rsid w:val="00C06B16"/>
    <w:rsid w:val="00C06E12"/>
    <w:rsid w:val="00C101E7"/>
    <w:rsid w:val="00C11B90"/>
    <w:rsid w:val="00C12944"/>
    <w:rsid w:val="00C14234"/>
    <w:rsid w:val="00C157EF"/>
    <w:rsid w:val="00C15841"/>
    <w:rsid w:val="00C15987"/>
    <w:rsid w:val="00C23CD5"/>
    <w:rsid w:val="00C27A14"/>
    <w:rsid w:val="00C27C7A"/>
    <w:rsid w:val="00C3103D"/>
    <w:rsid w:val="00C315E1"/>
    <w:rsid w:val="00C3438D"/>
    <w:rsid w:val="00C35084"/>
    <w:rsid w:val="00C37F89"/>
    <w:rsid w:val="00C41B73"/>
    <w:rsid w:val="00C42A8F"/>
    <w:rsid w:val="00C42D87"/>
    <w:rsid w:val="00C43612"/>
    <w:rsid w:val="00C44927"/>
    <w:rsid w:val="00C55B26"/>
    <w:rsid w:val="00C55C96"/>
    <w:rsid w:val="00C57852"/>
    <w:rsid w:val="00C57A9A"/>
    <w:rsid w:val="00C633B8"/>
    <w:rsid w:val="00C708FF"/>
    <w:rsid w:val="00C7294E"/>
    <w:rsid w:val="00C72BC4"/>
    <w:rsid w:val="00C74E21"/>
    <w:rsid w:val="00C74F48"/>
    <w:rsid w:val="00C76372"/>
    <w:rsid w:val="00C769A2"/>
    <w:rsid w:val="00C77389"/>
    <w:rsid w:val="00C815C5"/>
    <w:rsid w:val="00C81895"/>
    <w:rsid w:val="00C820D3"/>
    <w:rsid w:val="00C82F90"/>
    <w:rsid w:val="00C861AD"/>
    <w:rsid w:val="00C8665B"/>
    <w:rsid w:val="00C90E18"/>
    <w:rsid w:val="00C94D9D"/>
    <w:rsid w:val="00C95A4F"/>
    <w:rsid w:val="00C95C91"/>
    <w:rsid w:val="00C963EC"/>
    <w:rsid w:val="00C96559"/>
    <w:rsid w:val="00CA59E7"/>
    <w:rsid w:val="00CB04FF"/>
    <w:rsid w:val="00CB2613"/>
    <w:rsid w:val="00CB4BCE"/>
    <w:rsid w:val="00CB627D"/>
    <w:rsid w:val="00CC342A"/>
    <w:rsid w:val="00CC5E58"/>
    <w:rsid w:val="00CD1E42"/>
    <w:rsid w:val="00CD3D37"/>
    <w:rsid w:val="00CD5CC7"/>
    <w:rsid w:val="00CD6458"/>
    <w:rsid w:val="00CF0997"/>
    <w:rsid w:val="00CF1345"/>
    <w:rsid w:val="00CF3449"/>
    <w:rsid w:val="00CF481B"/>
    <w:rsid w:val="00CF52AA"/>
    <w:rsid w:val="00D01348"/>
    <w:rsid w:val="00D04BC6"/>
    <w:rsid w:val="00D06B0E"/>
    <w:rsid w:val="00D07171"/>
    <w:rsid w:val="00D13030"/>
    <w:rsid w:val="00D13631"/>
    <w:rsid w:val="00D17861"/>
    <w:rsid w:val="00D20BAE"/>
    <w:rsid w:val="00D23C53"/>
    <w:rsid w:val="00D24D99"/>
    <w:rsid w:val="00D31020"/>
    <w:rsid w:val="00D32620"/>
    <w:rsid w:val="00D34499"/>
    <w:rsid w:val="00D35074"/>
    <w:rsid w:val="00D36501"/>
    <w:rsid w:val="00D44BDC"/>
    <w:rsid w:val="00D517D7"/>
    <w:rsid w:val="00D52035"/>
    <w:rsid w:val="00D574C2"/>
    <w:rsid w:val="00D612C7"/>
    <w:rsid w:val="00D62295"/>
    <w:rsid w:val="00D633DF"/>
    <w:rsid w:val="00D65DE2"/>
    <w:rsid w:val="00D663EA"/>
    <w:rsid w:val="00D80F3E"/>
    <w:rsid w:val="00D81B12"/>
    <w:rsid w:val="00D85DFC"/>
    <w:rsid w:val="00D87A77"/>
    <w:rsid w:val="00D90925"/>
    <w:rsid w:val="00D90D65"/>
    <w:rsid w:val="00D92CB2"/>
    <w:rsid w:val="00D96D21"/>
    <w:rsid w:val="00D97E81"/>
    <w:rsid w:val="00DA00D8"/>
    <w:rsid w:val="00DA0438"/>
    <w:rsid w:val="00DA73B6"/>
    <w:rsid w:val="00DB2118"/>
    <w:rsid w:val="00DB256E"/>
    <w:rsid w:val="00DB26A4"/>
    <w:rsid w:val="00DC1782"/>
    <w:rsid w:val="00DC3D37"/>
    <w:rsid w:val="00DC4D54"/>
    <w:rsid w:val="00DD0E05"/>
    <w:rsid w:val="00DD14B5"/>
    <w:rsid w:val="00DD4E11"/>
    <w:rsid w:val="00DD59F7"/>
    <w:rsid w:val="00DD5C89"/>
    <w:rsid w:val="00DE10FB"/>
    <w:rsid w:val="00DE2DB1"/>
    <w:rsid w:val="00DF40D5"/>
    <w:rsid w:val="00DF59EF"/>
    <w:rsid w:val="00DF6A5F"/>
    <w:rsid w:val="00E001B9"/>
    <w:rsid w:val="00E00301"/>
    <w:rsid w:val="00E04A42"/>
    <w:rsid w:val="00E05A86"/>
    <w:rsid w:val="00E06D08"/>
    <w:rsid w:val="00E07D4B"/>
    <w:rsid w:val="00E112F7"/>
    <w:rsid w:val="00E11C72"/>
    <w:rsid w:val="00E1552D"/>
    <w:rsid w:val="00E24DC0"/>
    <w:rsid w:val="00E254D6"/>
    <w:rsid w:val="00E26A2F"/>
    <w:rsid w:val="00E327AE"/>
    <w:rsid w:val="00E40320"/>
    <w:rsid w:val="00E42996"/>
    <w:rsid w:val="00E454A2"/>
    <w:rsid w:val="00E46C59"/>
    <w:rsid w:val="00E47804"/>
    <w:rsid w:val="00E54D22"/>
    <w:rsid w:val="00E562D7"/>
    <w:rsid w:val="00E5774C"/>
    <w:rsid w:val="00E57BA2"/>
    <w:rsid w:val="00E57E9E"/>
    <w:rsid w:val="00E6587D"/>
    <w:rsid w:val="00E67DD4"/>
    <w:rsid w:val="00E710DD"/>
    <w:rsid w:val="00E72BE1"/>
    <w:rsid w:val="00E73A78"/>
    <w:rsid w:val="00E74612"/>
    <w:rsid w:val="00E7690C"/>
    <w:rsid w:val="00E83195"/>
    <w:rsid w:val="00E87D53"/>
    <w:rsid w:val="00E97521"/>
    <w:rsid w:val="00EA31DB"/>
    <w:rsid w:val="00EA3C69"/>
    <w:rsid w:val="00EA58D0"/>
    <w:rsid w:val="00EB30A3"/>
    <w:rsid w:val="00EB799B"/>
    <w:rsid w:val="00EC26C8"/>
    <w:rsid w:val="00EC4186"/>
    <w:rsid w:val="00EC5095"/>
    <w:rsid w:val="00ED07C6"/>
    <w:rsid w:val="00ED1D73"/>
    <w:rsid w:val="00ED4560"/>
    <w:rsid w:val="00ED4DC1"/>
    <w:rsid w:val="00ED4E4C"/>
    <w:rsid w:val="00ED77EF"/>
    <w:rsid w:val="00EE4785"/>
    <w:rsid w:val="00EE63B8"/>
    <w:rsid w:val="00EE66BA"/>
    <w:rsid w:val="00EE76A2"/>
    <w:rsid w:val="00EF1A32"/>
    <w:rsid w:val="00EF2B85"/>
    <w:rsid w:val="00EF2D35"/>
    <w:rsid w:val="00EF75A2"/>
    <w:rsid w:val="00EF7CF6"/>
    <w:rsid w:val="00F12F10"/>
    <w:rsid w:val="00F14036"/>
    <w:rsid w:val="00F16B15"/>
    <w:rsid w:val="00F23A46"/>
    <w:rsid w:val="00F24399"/>
    <w:rsid w:val="00F265E1"/>
    <w:rsid w:val="00F33F08"/>
    <w:rsid w:val="00F3735D"/>
    <w:rsid w:val="00F37748"/>
    <w:rsid w:val="00F40054"/>
    <w:rsid w:val="00F42C0C"/>
    <w:rsid w:val="00F4488F"/>
    <w:rsid w:val="00F543CF"/>
    <w:rsid w:val="00F611CB"/>
    <w:rsid w:val="00F6177B"/>
    <w:rsid w:val="00F63E9A"/>
    <w:rsid w:val="00F6659C"/>
    <w:rsid w:val="00F70198"/>
    <w:rsid w:val="00F702CC"/>
    <w:rsid w:val="00F70980"/>
    <w:rsid w:val="00F710D2"/>
    <w:rsid w:val="00F747A5"/>
    <w:rsid w:val="00F77850"/>
    <w:rsid w:val="00F77CC7"/>
    <w:rsid w:val="00F80F77"/>
    <w:rsid w:val="00F85B4D"/>
    <w:rsid w:val="00F90782"/>
    <w:rsid w:val="00F91FF9"/>
    <w:rsid w:val="00F93439"/>
    <w:rsid w:val="00F938D9"/>
    <w:rsid w:val="00FA091C"/>
    <w:rsid w:val="00FA5F76"/>
    <w:rsid w:val="00FA6EEF"/>
    <w:rsid w:val="00FB1FE7"/>
    <w:rsid w:val="00FB2BFE"/>
    <w:rsid w:val="00FB3D3C"/>
    <w:rsid w:val="00FB48D9"/>
    <w:rsid w:val="00FB6ADA"/>
    <w:rsid w:val="00FC04F6"/>
    <w:rsid w:val="00FC1B7D"/>
    <w:rsid w:val="00FC239D"/>
    <w:rsid w:val="00FC3A33"/>
    <w:rsid w:val="00FC3BED"/>
    <w:rsid w:val="00FC6C42"/>
    <w:rsid w:val="00FD15BE"/>
    <w:rsid w:val="00FE7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DB9046"/>
  <w15:chartTrackingRefBased/>
  <w15:docId w15:val="{CC743190-F297-45AC-B823-5757D6C568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2296"/>
    <w:pPr>
      <w:spacing w:line="36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386F3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1719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E3B7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615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159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159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15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159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15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1591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F3A49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1719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386F3F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NoSpacing">
    <w:name w:val="No Spacing"/>
    <w:uiPriority w:val="1"/>
    <w:qFormat/>
    <w:rsid w:val="0083217E"/>
    <w:pPr>
      <w:spacing w:after="0" w:line="240" w:lineRule="auto"/>
    </w:pPr>
  </w:style>
  <w:style w:type="paragraph" w:customStyle="1" w:styleId="Default">
    <w:name w:val="Default"/>
    <w:rsid w:val="000846E4"/>
    <w:pPr>
      <w:autoSpaceDE w:val="0"/>
      <w:autoSpaceDN w:val="0"/>
      <w:adjustRightInd w:val="0"/>
      <w:spacing w:after="0" w:line="240" w:lineRule="auto"/>
    </w:pPr>
    <w:rPr>
      <w:rFonts w:ascii="Charis SIL" w:hAnsi="Charis SIL" w:cs="Charis SIL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437ABB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6E3B7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218E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8E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18E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18E9"/>
    <w:rPr>
      <w:rFonts w:ascii="Calibri" w:hAnsi="Calibri" w:cs="Calibri"/>
      <w:noProof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D15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D15B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D15BE"/>
    <w:rPr>
      <w:vertAlign w:val="superscript"/>
    </w:rPr>
  </w:style>
  <w:style w:type="paragraph" w:styleId="ListParagraph">
    <w:name w:val="List Paragraph"/>
    <w:basedOn w:val="Normal"/>
    <w:uiPriority w:val="34"/>
    <w:qFormat/>
    <w:rsid w:val="00CD3D37"/>
    <w:pPr>
      <w:ind w:left="720"/>
      <w:contextualSpacing/>
    </w:pPr>
  </w:style>
  <w:style w:type="paragraph" w:styleId="Revision">
    <w:name w:val="Revision"/>
    <w:hidden/>
    <w:uiPriority w:val="99"/>
    <w:semiHidden/>
    <w:rsid w:val="00A037C3"/>
    <w:pPr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D310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1020"/>
  </w:style>
  <w:style w:type="character" w:styleId="PageNumber">
    <w:name w:val="page number"/>
    <w:basedOn w:val="DefaultParagraphFont"/>
    <w:uiPriority w:val="99"/>
    <w:semiHidden/>
    <w:unhideWhenUsed/>
    <w:rsid w:val="00D31020"/>
  </w:style>
  <w:style w:type="paragraph" w:styleId="Header">
    <w:name w:val="header"/>
    <w:basedOn w:val="Normal"/>
    <w:link w:val="HeaderChar"/>
    <w:uiPriority w:val="99"/>
    <w:unhideWhenUsed/>
    <w:rsid w:val="00827D7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7D7C"/>
  </w:style>
  <w:style w:type="table" w:styleId="TableGrid">
    <w:name w:val="Table Grid"/>
    <w:basedOn w:val="TableNormal"/>
    <w:uiPriority w:val="39"/>
    <w:rsid w:val="006D5D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0213A3"/>
  </w:style>
  <w:style w:type="character" w:styleId="Strong">
    <w:name w:val="Strong"/>
    <w:basedOn w:val="DefaultParagraphFont"/>
    <w:uiPriority w:val="22"/>
    <w:qFormat/>
    <w:rsid w:val="000213A3"/>
    <w:rPr>
      <w:b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89041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041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87F96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3372A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1194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8275A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78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20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7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0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3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1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5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4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95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1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2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43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D959B2D8FA5C4980890EF71530081A" ma:contentTypeVersion="14" ma:contentTypeDescription="Create a new document." ma:contentTypeScope="" ma:versionID="d705ed1913b41a4e105c4c86237935b9">
  <xsd:schema xmlns:xsd="http://www.w3.org/2001/XMLSchema" xmlns:xs="http://www.w3.org/2001/XMLSchema" xmlns:p="http://schemas.microsoft.com/office/2006/metadata/properties" xmlns:ns3="1ff86b73-d2ed-45d1-9e31-5b4a0d263f49" xmlns:ns4="917767b3-d7cc-4621-8ad9-27e46fe3c43e" targetNamespace="http://schemas.microsoft.com/office/2006/metadata/properties" ma:root="true" ma:fieldsID="79a83de11f1842b183697ed94fcea910" ns3:_="" ns4:_="">
    <xsd:import namespace="1ff86b73-d2ed-45d1-9e31-5b4a0d263f49"/>
    <xsd:import namespace="917767b3-d7cc-4621-8ad9-27e46fe3c43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MediaServiceLoca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f86b73-d2ed-45d1-9e31-5b4a0d263f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767b3-d7cc-4621-8ad9-27e46fe3c43e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A916781-50BD-4529-BFD2-E3CB4AFB02F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94558A4-B5A5-4E26-A308-861C70411C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ff86b73-d2ed-45d1-9e31-5b4a0d263f49"/>
    <ds:schemaRef ds:uri="917767b3-d7cc-4621-8ad9-27e46fe3c43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EEB8FE9-B1B1-44EE-9012-070B8EB6763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04605FC-D31A-4B0D-B58E-FB910FB0420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3</Pages>
  <Words>4645</Words>
  <Characters>26483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31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in</dc:creator>
  <cp:keywords/>
  <dc:description/>
  <cp:lastModifiedBy>Iain McKinnon</cp:lastModifiedBy>
  <cp:revision>46</cp:revision>
  <dcterms:created xsi:type="dcterms:W3CDTF">2022-04-07T01:22:00Z</dcterms:created>
  <dcterms:modified xsi:type="dcterms:W3CDTF">2022-04-07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D959B2D8FA5C4980890EF71530081A</vt:lpwstr>
  </property>
</Properties>
</file>